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A8AF7" w14:textId="4A90128B" w:rsidR="00125F06" w:rsidRPr="003C436F" w:rsidRDefault="004A3162" w:rsidP="004A3162">
      <w:pPr>
        <w:pStyle w:val="Title"/>
        <w:rPr>
          <w:sz w:val="40"/>
          <w:szCs w:val="56"/>
        </w:rPr>
      </w:pPr>
      <w:r>
        <w:t xml:space="preserve">Techniques for Optimising </w:t>
      </w:r>
      <w:r w:rsidR="00125F06">
        <w:t xml:space="preserve">Bluetooth </w:t>
      </w:r>
      <w:r>
        <w:t>Stereo Audio</w:t>
      </w:r>
    </w:p>
    <w:p w14:paraId="0831C1CA" w14:textId="1ECF7EA5" w:rsidR="00EF7156" w:rsidRDefault="00125F06" w:rsidP="00EF7156">
      <w:pPr>
        <w:pStyle w:val="Author"/>
      </w:pPr>
      <w:r>
        <w:t>Dan Weston</w:t>
      </w:r>
    </w:p>
    <w:p w14:paraId="24A88A44" w14:textId="30751352" w:rsidR="00125F06" w:rsidRPr="005D2B76" w:rsidRDefault="00125F06" w:rsidP="00EF7156">
      <w:pPr>
        <w:pStyle w:val="Affiliation"/>
      </w:pPr>
      <w:r>
        <w:t>Institute of Sound Recording</w:t>
      </w:r>
      <w:r w:rsidR="00EF7156">
        <w:t xml:space="preserve">, </w:t>
      </w:r>
      <w:r>
        <w:t>University of Surrey</w:t>
      </w:r>
    </w:p>
    <w:p w14:paraId="56836DF4" w14:textId="5A38CB95" w:rsidR="005D2B76" w:rsidRPr="005D2B76" w:rsidRDefault="005D2B76" w:rsidP="00405E1D">
      <w:pPr>
        <w:pStyle w:val="Heading1unnumbered"/>
      </w:pPr>
      <w:bookmarkStart w:id="0" w:name="_Toc224289339"/>
      <w:bookmarkStart w:id="1" w:name="_Toc305857959"/>
      <w:r w:rsidRPr="005D2B76">
        <w:t>Abstract</w:t>
      </w:r>
      <w:bookmarkEnd w:id="0"/>
      <w:bookmarkEnd w:id="1"/>
    </w:p>
    <w:p w14:paraId="26BD34C7" w14:textId="10EFD4B8" w:rsidR="00B92833" w:rsidRDefault="00125F06" w:rsidP="00405E1D">
      <w:pPr>
        <w:pStyle w:val="Normalfirst"/>
      </w:pPr>
      <w:r>
        <w:t>My abstract will be written here.</w:t>
      </w:r>
      <w:r w:rsidR="004478CF">
        <w:t xml:space="preserve"> It will be in 1 column that crosses the whole page.</w:t>
      </w:r>
    </w:p>
    <w:p w14:paraId="39E4A146" w14:textId="77777777" w:rsidR="00125F06" w:rsidRPr="00125F06" w:rsidRDefault="00125F06" w:rsidP="00125F06">
      <w:pPr>
        <w:ind w:firstLine="0"/>
      </w:pPr>
    </w:p>
    <w:p w14:paraId="18C61F60" w14:textId="43F21A38" w:rsidR="00DD5285" w:rsidRDefault="00DD5285" w:rsidP="005D2B76">
      <w:pPr>
        <w:sectPr w:rsidR="00DD5285" w:rsidSect="0028776D">
          <w:footerReference w:type="default" r:id="rId7"/>
          <w:pgSz w:w="11900" w:h="16840"/>
          <w:pgMar w:top="936" w:right="936" w:bottom="936" w:left="936" w:header="504" w:footer="504" w:gutter="0"/>
          <w:cols w:space="284"/>
        </w:sectPr>
      </w:pPr>
    </w:p>
    <w:p w14:paraId="03AE723B" w14:textId="77777777" w:rsidR="005D2B76" w:rsidRDefault="005D2B76" w:rsidP="00B92833">
      <w:pPr>
        <w:pStyle w:val="Heading1first"/>
      </w:pPr>
      <w:bookmarkStart w:id="2" w:name="_Toc224289340"/>
      <w:bookmarkStart w:id="3" w:name="_Toc224289618"/>
      <w:bookmarkStart w:id="4" w:name="_Toc305857960"/>
      <w:r w:rsidRPr="005D2B76">
        <w:lastRenderedPageBreak/>
        <w:t>Introduction</w:t>
      </w:r>
      <w:bookmarkEnd w:id="2"/>
      <w:bookmarkEnd w:id="3"/>
      <w:bookmarkEnd w:id="4"/>
    </w:p>
    <w:p w14:paraId="4AB5F63C" w14:textId="700A0884" w:rsidR="000A72C0" w:rsidRDefault="007A3E33" w:rsidP="000A72C0">
      <w:pPr>
        <w:widowControl w:val="0"/>
        <w:autoSpaceDE w:val="0"/>
        <w:autoSpaceDN w:val="0"/>
        <w:adjustRightInd w:val="0"/>
        <w:ind w:firstLine="0"/>
        <w:jc w:val="left"/>
      </w:pPr>
      <w:r>
        <w:t>Bluetooth</w:t>
      </w:r>
      <w:r w:rsidR="00AC7765">
        <w:t xml:space="preserve"> </w:t>
      </w:r>
      <w:r w:rsidR="005710F0">
        <w:t xml:space="preserve">is </w:t>
      </w:r>
      <w:r>
        <w:t xml:space="preserve">a </w:t>
      </w:r>
      <w:r w:rsidR="005710F0">
        <w:t>Wireless Personal Area Network (WPAN)</w:t>
      </w:r>
      <w:r w:rsidR="001D62B0">
        <w:t>, developed</w:t>
      </w:r>
      <w:r>
        <w:t xml:space="preserve"> in 1994</w:t>
      </w:r>
      <w:r w:rsidR="000E5DBB">
        <w:t xml:space="preserve"> by the Bluetooth Special Interest Group (SIG)</w:t>
      </w:r>
      <w:r>
        <w:t xml:space="preserve"> with</w:t>
      </w:r>
      <w:r w:rsidR="001D62B0">
        <w:t xml:space="preserve"> the intention of replacing cables</w:t>
      </w:r>
      <w:r>
        <w:t xml:space="preserve"> </w:t>
      </w:r>
      <w:r w:rsidR="001D62B0">
        <w:t xml:space="preserve">connecting </w:t>
      </w:r>
      <w:r w:rsidR="000E5DBB">
        <w:t>personal computers and peripheral devices</w:t>
      </w:r>
      <w:r w:rsidR="00F8399D">
        <w:t xml:space="preserve"> </w:t>
      </w:r>
      <w:r w:rsidR="003E3B16">
        <w:fldChar w:fldCharType="begin"/>
      </w:r>
      <w:r w:rsidR="0084598B">
        <w:instrText xml:space="preserve"> ADDIN ZOTERO_ITEM CSL_CITATION {"citationID":"XnAA65UM","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rsidR="003E3B16">
        <w:fldChar w:fldCharType="separate"/>
      </w:r>
      <w:r w:rsidR="005A7833">
        <w:rPr>
          <w:noProof/>
        </w:rPr>
        <w:t>[Bluetooth SIG 2001]</w:t>
      </w:r>
      <w:r w:rsidR="003E3B16">
        <w:fldChar w:fldCharType="end"/>
      </w:r>
      <w:r w:rsidR="00893193">
        <w:t xml:space="preserve">. It operates in the </w:t>
      </w:r>
      <w:r w:rsidR="00FB22BB">
        <w:t xml:space="preserve">unlicensed </w:t>
      </w:r>
      <w:r w:rsidR="00893193">
        <w:t>2.4</w:t>
      </w:r>
      <w:r w:rsidR="00FB22BB">
        <w:t xml:space="preserve"> </w:t>
      </w:r>
      <w:r w:rsidR="00893193">
        <w:t>GHz ISM</w:t>
      </w:r>
      <w:r w:rsidR="00730EDA">
        <w:t xml:space="preserve"> (Industrial-Scienti</w:t>
      </w:r>
      <w:r w:rsidR="004E0B8E">
        <w:t>fic-Medical)</w:t>
      </w:r>
      <w:r w:rsidR="00893193">
        <w:t xml:space="preserve"> band</w:t>
      </w:r>
      <w:r w:rsidR="00F8399D">
        <w:t>, which is split into 79 1</w:t>
      </w:r>
      <w:r w:rsidR="00FB22BB">
        <w:t xml:space="preserve"> </w:t>
      </w:r>
      <w:r w:rsidR="00F8399D">
        <w:t xml:space="preserve">MHz wide channels </w:t>
      </w:r>
      <w:r w:rsidR="00F8399D">
        <w:fldChar w:fldCharType="begin"/>
      </w:r>
      <w:r w:rsidR="00CA3BF1">
        <w:instrText xml:space="preserve"> ADDIN ZOTERO_ITEM CSL_CITATION {"citationID":"7Fq40QfK","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F8399D">
        <w:fldChar w:fldCharType="separate"/>
      </w:r>
      <w:r w:rsidR="00CA3BF1">
        <w:rPr>
          <w:noProof/>
        </w:rPr>
        <w:t>[IEEE 802.15.2 2003]</w:t>
      </w:r>
      <w:r w:rsidR="00F8399D">
        <w:fldChar w:fldCharType="end"/>
      </w:r>
      <w:r w:rsidR="00317397">
        <w:t>, and has an operational distance of 10-100m</w:t>
      </w:r>
      <w:r w:rsidR="004D6047">
        <w:t>.</w:t>
      </w:r>
      <w:r w:rsidR="00584368">
        <w:t xml:space="preserve"> </w:t>
      </w:r>
    </w:p>
    <w:p w14:paraId="1763D74D" w14:textId="779C5983" w:rsidR="00EB51D7" w:rsidRPr="000A72C0" w:rsidRDefault="00D6447C" w:rsidP="000A72C0">
      <w:pPr>
        <w:rPr>
          <w:rFonts w:cs="Times New Roman"/>
          <w:color w:val="auto"/>
          <w:szCs w:val="20"/>
          <w:lang w:val="en-US"/>
        </w:rPr>
      </w:pPr>
      <w:r w:rsidRPr="007C37C7">
        <w:t>A</w:t>
      </w:r>
      <w:r w:rsidR="00B62D14" w:rsidRPr="007C37C7">
        <w:t xml:space="preserve"> physical radio channel is shared by a group of </w:t>
      </w:r>
      <w:r w:rsidR="00317397">
        <w:t xml:space="preserve">Bluetooth </w:t>
      </w:r>
      <w:r w:rsidR="00B62D14" w:rsidRPr="007C37C7">
        <w:t>devices</w:t>
      </w:r>
      <w:r w:rsidR="006E5638" w:rsidRPr="007C37C7">
        <w:t>,</w:t>
      </w:r>
      <w:r w:rsidRPr="007C37C7">
        <w:t xml:space="preserve"> </w:t>
      </w:r>
      <w:r w:rsidR="000408DE">
        <w:t>known as a piconet</w:t>
      </w:r>
      <w:r w:rsidR="003229D0">
        <w:t>.</w:t>
      </w:r>
      <w:r w:rsidR="000A72C0">
        <w:t xml:space="preserve"> Each P</w:t>
      </w:r>
      <w:r w:rsidR="00317397">
        <w:t>iconet compromises of a single master and up to seven slave devices</w:t>
      </w:r>
      <w:r w:rsidR="0052688F">
        <w:t xml:space="preserve"> </w:t>
      </w:r>
      <w:r w:rsidR="0052688F">
        <w:fldChar w:fldCharType="begin"/>
      </w:r>
      <w:r w:rsidR="0084598B">
        <w:instrText xml:space="preserve"> ADDIN ZOTERO_ITEM CSL_CITATION {"citationID":"ts06Nvc6","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rsidR="0052688F">
        <w:fldChar w:fldCharType="separate"/>
      </w:r>
      <w:r w:rsidR="005A7833">
        <w:rPr>
          <w:noProof/>
        </w:rPr>
        <w:t>[Bluetooth SIG 2001]</w:t>
      </w:r>
      <w:r w:rsidR="0052688F">
        <w:fldChar w:fldCharType="end"/>
      </w:r>
      <w:r w:rsidR="00317397">
        <w:t>.</w:t>
      </w:r>
      <w:r w:rsidR="000A72C0">
        <w:t xml:space="preserve"> </w:t>
      </w:r>
      <w:r w:rsidR="000A72C0">
        <w:rPr>
          <w:rFonts w:cs="Times New Roman"/>
          <w:color w:val="auto"/>
          <w:szCs w:val="20"/>
          <w:lang w:val="en-US"/>
        </w:rPr>
        <w:t>A</w:t>
      </w:r>
      <w:r w:rsidR="000A72C0">
        <w:rPr>
          <w:rFonts w:cs="Times New Roman"/>
          <w:color w:val="auto"/>
          <w:szCs w:val="20"/>
          <w:lang w:val="en-US"/>
        </w:rPr>
        <w:t xml:space="preserve"> larger network called </w:t>
      </w:r>
      <w:r w:rsidR="000A72C0">
        <w:rPr>
          <w:rFonts w:cs="Times New Roman"/>
          <w:color w:val="auto"/>
          <w:szCs w:val="20"/>
          <w:lang w:val="en-US"/>
        </w:rPr>
        <w:t xml:space="preserve">a </w:t>
      </w:r>
      <w:r w:rsidR="000A72C0">
        <w:rPr>
          <w:rFonts w:cs="Times New Roman"/>
          <w:color w:val="auto"/>
          <w:szCs w:val="20"/>
          <w:lang w:val="en-US"/>
        </w:rPr>
        <w:t>Scatternet</w:t>
      </w:r>
      <w:r w:rsidR="000A72C0">
        <w:rPr>
          <w:rFonts w:cs="Times New Roman"/>
          <w:color w:val="auto"/>
          <w:szCs w:val="20"/>
          <w:lang w:val="en-US"/>
        </w:rPr>
        <w:t xml:space="preserve"> can be formed when t</w:t>
      </w:r>
      <w:r w:rsidR="000A72C0">
        <w:rPr>
          <w:rFonts w:cs="Times New Roman"/>
          <w:color w:val="auto"/>
          <w:szCs w:val="20"/>
          <w:lang w:val="en-US"/>
        </w:rPr>
        <w:t xml:space="preserve">wo or more </w:t>
      </w:r>
      <w:r w:rsidR="000A72C0">
        <w:rPr>
          <w:rFonts w:cs="Times New Roman"/>
          <w:color w:val="auto"/>
          <w:szCs w:val="20"/>
          <w:lang w:val="en-US"/>
        </w:rPr>
        <w:t xml:space="preserve">Piconets </w:t>
      </w:r>
      <w:r w:rsidR="000A72C0">
        <w:rPr>
          <w:rFonts w:cs="Times New Roman"/>
          <w:color w:val="auto"/>
          <w:szCs w:val="20"/>
          <w:lang w:val="en-US"/>
        </w:rPr>
        <w:t>connect through a bridge o</w:t>
      </w:r>
      <w:r w:rsidR="000A72C0">
        <w:rPr>
          <w:rFonts w:cs="Times New Roman"/>
          <w:color w:val="auto"/>
          <w:szCs w:val="20"/>
          <w:lang w:val="en-US"/>
        </w:rPr>
        <w:t xml:space="preserve">r relay device </w:t>
      </w:r>
      <w:r w:rsidR="000A72C0">
        <w:rPr>
          <w:rFonts w:cs="Times New Roman"/>
          <w:color w:val="auto"/>
          <w:szCs w:val="20"/>
          <w:lang w:val="en-US"/>
        </w:rPr>
        <w:fldChar w:fldCharType="begin"/>
      </w:r>
      <w:r w:rsidR="003C128D">
        <w:rPr>
          <w:rFonts w:cs="Times New Roman"/>
          <w:color w:val="auto"/>
          <w:szCs w:val="20"/>
          <w:lang w:val="en-US"/>
        </w:rPr>
        <w:instrText xml:space="preserve"> ADDIN ZOTERO_ITEM CSL_CITATION {"citationID":"bormSlBQ","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sidR="000A72C0">
        <w:rPr>
          <w:rFonts w:cs="Times New Roman"/>
          <w:color w:val="auto"/>
          <w:szCs w:val="20"/>
          <w:lang w:val="en-US"/>
        </w:rPr>
        <w:fldChar w:fldCharType="separate"/>
      </w:r>
      <w:r w:rsidR="000A72C0">
        <w:rPr>
          <w:rFonts w:cs="Times New Roman"/>
          <w:noProof/>
          <w:color w:val="auto"/>
          <w:szCs w:val="20"/>
          <w:lang w:val="en-US"/>
        </w:rPr>
        <w:t>[Pinkumphi and Phonphoem 2009]</w:t>
      </w:r>
      <w:r w:rsidR="000A72C0">
        <w:rPr>
          <w:rFonts w:cs="Times New Roman"/>
          <w:color w:val="auto"/>
          <w:szCs w:val="20"/>
          <w:lang w:val="en-US"/>
        </w:rPr>
        <w:fldChar w:fldCharType="end"/>
      </w:r>
      <w:r w:rsidR="000A72C0">
        <w:rPr>
          <w:rFonts w:cs="Times New Roman"/>
          <w:color w:val="auto"/>
          <w:szCs w:val="20"/>
          <w:lang w:val="en-US"/>
        </w:rPr>
        <w:t>.</w:t>
      </w:r>
      <w:r w:rsidR="000A72C0">
        <w:rPr>
          <w:rFonts w:cs="Times New Roman"/>
          <w:color w:val="auto"/>
          <w:szCs w:val="20"/>
          <w:lang w:val="en-US"/>
        </w:rPr>
        <w:t xml:space="preserve"> </w:t>
      </w:r>
      <w:r w:rsidR="003229D0">
        <w:t>The</w:t>
      </w:r>
      <w:r w:rsidR="000A72C0">
        <w:t xml:space="preserve"> systems</w:t>
      </w:r>
      <w:r w:rsidR="003229D0">
        <w:t xml:space="preserve"> are </w:t>
      </w:r>
      <w:r w:rsidRPr="007C37C7">
        <w:t>synchronised to a common clock and</w:t>
      </w:r>
      <w:r w:rsidR="009461C2">
        <w:t xml:space="preserve"> specific</w:t>
      </w:r>
      <w:r w:rsidRPr="007C37C7">
        <w:t xml:space="preserve"> frequency hopping pattern</w:t>
      </w:r>
      <w:r w:rsidR="004A39BD">
        <w:t>, which is used to combat interference</w:t>
      </w:r>
      <w:r w:rsidR="00B62D14" w:rsidRPr="007C37C7">
        <w:t xml:space="preserve">. </w:t>
      </w:r>
      <w:r w:rsidR="009461C2" w:rsidRPr="009461C2">
        <w:t>In t</w:t>
      </w:r>
      <w:r w:rsidR="007A6DFF" w:rsidRPr="009461C2">
        <w:t>he</w:t>
      </w:r>
      <w:r w:rsidR="009461C2" w:rsidRPr="009461C2">
        <w:t xml:space="preserve"> pattern, the 79 frequencies of the ISM band are placed in an algorithmically determined pseudo-random order,</w:t>
      </w:r>
      <w:r w:rsidRPr="009461C2">
        <w:t xml:space="preserve"> </w:t>
      </w:r>
      <w:r w:rsidR="007A6DFF" w:rsidRPr="009461C2">
        <w:t>based on</w:t>
      </w:r>
      <w:r w:rsidRPr="009461C2">
        <w:t xml:space="preserve"> the device address and </w:t>
      </w:r>
      <w:r w:rsidR="007A6DFF" w:rsidRPr="009461C2">
        <w:t xml:space="preserve">master </w:t>
      </w:r>
      <w:r w:rsidRPr="009461C2">
        <w:t>clock</w:t>
      </w:r>
      <w:r w:rsidR="00451ECD">
        <w:t xml:space="preserve"> </w:t>
      </w:r>
      <w:r w:rsidR="00451ECD">
        <w:fldChar w:fldCharType="begin"/>
      </w:r>
      <w:r w:rsidR="00451ECD">
        <w:instrText xml:space="preserve"> ADDIN ZOTERO_ITEM CSL_CITATION {"citationID":"tOyK2X0v","properties":{"formattedCitation":"[IEEE 802.15.1 2005]","plainCitation":"[IEEE 802.15.1 2005]"},"citationItems":[{"id":50,"uris":["http://zotero.org/users/local/tVEw5gbi/items/57CZP55H"],"uri":["http://zotero.org/users/local/tVEw5gbi/items/57CZP55H"],"itemData":{"id":50,"type":"article-journal","title":"IEEE Standard for Information technology– Local and metropolitan area networks– Specific requirements– Part 15.1a: Wireless Medium Access Control (MAC) and Physical Layer (PHY) specifications for Wireless Personal Area Networks (WPAN)","container-title":"IEEE Std 802.15.1-2005 (Revision of IEEE Std 802.15.1-2002)","page":"1-700","source":"IEEE Xplore","abstract":"Methods for communicating devices in a Personal Area Network. (The PDF of the standards is available at no cost. \"IEEE Get Program\" grants public access to view and download individual PDFs of select standards at no cost. Visit http://standards.ieee.org.oala-proxy.surrey.ac.uk/about/get/index.html for details.)","DOI":"10.1109/IEEESTD.2005.96290","shortTitle":"IEEE Standard for Information technology– Local and metropolitan area networks– Specific requirements– Part 15.1a","author":[{"family":"IEEE 802.15.1","given":""}],"issued":{"date-parts":[["2005",6]]}}}],"schema":"https://github.com/citation-style-language/schema/raw/master/csl-citation.json"} </w:instrText>
      </w:r>
      <w:r w:rsidR="00451ECD">
        <w:fldChar w:fldCharType="separate"/>
      </w:r>
      <w:r w:rsidR="00451ECD">
        <w:rPr>
          <w:noProof/>
        </w:rPr>
        <w:t>[IEEE 802.15.1 2005]</w:t>
      </w:r>
      <w:r w:rsidR="00451ECD">
        <w:fldChar w:fldCharType="end"/>
      </w:r>
      <w:r w:rsidRPr="009461C2">
        <w:t xml:space="preserve">. </w:t>
      </w:r>
      <w:r w:rsidR="000A72C0">
        <w:t xml:space="preserve">The system hops between these frequencies using a </w:t>
      </w:r>
      <w:r w:rsidR="000A72C0">
        <w:rPr>
          <w:rFonts w:cs="Times New Roman"/>
          <w:color w:val="auto"/>
          <w:szCs w:val="20"/>
          <w:lang w:val="en-US"/>
        </w:rPr>
        <w:t>Time D</w:t>
      </w:r>
      <w:r w:rsidR="000A72C0">
        <w:rPr>
          <w:rFonts w:cs="Times New Roman"/>
          <w:color w:val="auto"/>
          <w:szCs w:val="20"/>
          <w:lang w:val="en-US"/>
        </w:rPr>
        <w:t>ivision Duplex (TDD) method dividing each</w:t>
      </w:r>
      <w:r w:rsidR="000A72C0">
        <w:rPr>
          <w:rFonts w:cs="Times New Roman"/>
          <w:color w:val="auto"/>
          <w:szCs w:val="20"/>
          <w:lang w:val="en-US"/>
        </w:rPr>
        <w:t xml:space="preserve"> s</w:t>
      </w:r>
      <w:r w:rsidR="000A72C0">
        <w:rPr>
          <w:rFonts w:cs="Times New Roman"/>
          <w:color w:val="auto"/>
          <w:szCs w:val="20"/>
          <w:lang w:val="en-US"/>
        </w:rPr>
        <w:t>econd into 1600 time slots (625µs</w:t>
      </w:r>
      <w:r w:rsidR="000A72C0">
        <w:rPr>
          <w:rFonts w:cs="Times New Roman"/>
          <w:color w:val="auto"/>
          <w:szCs w:val="20"/>
          <w:lang w:val="en-US"/>
        </w:rPr>
        <w:t xml:space="preserve"> per</w:t>
      </w:r>
      <w:r w:rsidR="000A72C0">
        <w:rPr>
          <w:rFonts w:cs="Times New Roman"/>
          <w:color w:val="auto"/>
          <w:szCs w:val="20"/>
          <w:lang w:val="en-US"/>
        </w:rPr>
        <w:t xml:space="preserve"> </w:t>
      </w:r>
      <w:r w:rsidR="000A72C0">
        <w:rPr>
          <w:rFonts w:cs="Times New Roman"/>
          <w:color w:val="auto"/>
          <w:szCs w:val="20"/>
          <w:lang w:val="en-US"/>
        </w:rPr>
        <w:t>slot)</w:t>
      </w:r>
      <w:r w:rsidR="000A72C0">
        <w:rPr>
          <w:rFonts w:cs="Times New Roman"/>
          <w:color w:val="auto"/>
          <w:szCs w:val="20"/>
          <w:lang w:val="en-US"/>
        </w:rPr>
        <w:t xml:space="preserve"> </w:t>
      </w:r>
      <w:r w:rsidR="000A72C0">
        <w:rPr>
          <w:rFonts w:cs="Times New Roman"/>
          <w:color w:val="auto"/>
          <w:szCs w:val="20"/>
          <w:lang w:val="en-US"/>
        </w:rPr>
        <w:fldChar w:fldCharType="begin"/>
      </w:r>
      <w:r w:rsidR="003C128D">
        <w:rPr>
          <w:rFonts w:cs="Times New Roman"/>
          <w:color w:val="auto"/>
          <w:szCs w:val="20"/>
          <w:lang w:val="en-US"/>
        </w:rPr>
        <w:instrText xml:space="preserve"> ADDIN ZOTERO_ITEM CSL_CITATION {"citationID":"E309FdWT","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sidR="000A72C0">
        <w:rPr>
          <w:rFonts w:cs="Times New Roman"/>
          <w:color w:val="auto"/>
          <w:szCs w:val="20"/>
          <w:lang w:val="en-US"/>
        </w:rPr>
        <w:fldChar w:fldCharType="separate"/>
      </w:r>
      <w:r w:rsidR="000A72C0">
        <w:rPr>
          <w:rFonts w:cs="Times New Roman"/>
          <w:noProof/>
          <w:color w:val="auto"/>
          <w:szCs w:val="20"/>
          <w:lang w:val="en-US"/>
        </w:rPr>
        <w:t>[Pinkumphi and Phonphoem 2009]</w:t>
      </w:r>
      <w:r w:rsidR="000A72C0">
        <w:rPr>
          <w:rFonts w:cs="Times New Roman"/>
          <w:color w:val="auto"/>
          <w:szCs w:val="20"/>
          <w:lang w:val="en-US"/>
        </w:rPr>
        <w:fldChar w:fldCharType="end"/>
      </w:r>
      <w:r w:rsidR="000A72C0">
        <w:rPr>
          <w:rFonts w:cs="Times New Roman"/>
          <w:color w:val="auto"/>
          <w:szCs w:val="20"/>
          <w:lang w:val="en-US"/>
        </w:rPr>
        <w:t>.</w:t>
      </w:r>
      <w:r w:rsidR="006C64F5">
        <w:t xml:space="preserve"> </w:t>
      </w:r>
      <w:r w:rsidR="009461C2" w:rsidRPr="009461C2">
        <w:t>The pattern is adaptive, whereby f</w:t>
      </w:r>
      <w:r w:rsidR="000A72C0">
        <w:t xml:space="preserve">requencies </w:t>
      </w:r>
      <w:r w:rsidR="009461C2" w:rsidRPr="009461C2">
        <w:t>used by interfering devices</w:t>
      </w:r>
      <w:r w:rsidRPr="009461C2">
        <w:t xml:space="preserve"> </w:t>
      </w:r>
      <w:r w:rsidR="009461C2" w:rsidRPr="009461C2">
        <w:t xml:space="preserve">may be </w:t>
      </w:r>
      <w:r w:rsidRPr="009461C2">
        <w:t>exclude</w:t>
      </w:r>
      <w:r w:rsidR="009461C2" w:rsidRPr="009461C2">
        <w:t>d</w:t>
      </w:r>
      <w:r w:rsidR="007A3E33" w:rsidRPr="009461C2">
        <w:t xml:space="preserve"> </w:t>
      </w:r>
      <w:r w:rsidR="007A3E33" w:rsidRPr="00EF4932">
        <w:fldChar w:fldCharType="begin"/>
      </w:r>
      <w:r w:rsidR="00CA3BF1">
        <w:instrText xml:space="preserve"> ADDIN ZOTERO_ITEM CSL_CITATION {"citationID":"NN71KiSA","properties":{"formattedCitation":"[IEEE 802.15.1 2005]","plainCitation":"[IEEE 802.15.1 2005]"},"citationItems":[{"id":50,"uris":["http://zotero.org/users/local/tVEw5gbi/items/57CZP55H"],"uri":["http://zotero.org/users/local/tVEw5gbi/items/57CZP55H"],"itemData":{"id":50,"type":"article-journal","title":"IEEE Standard for Information technology– Local and metropolitan area networks– Specific requirements– Part 15.1a: Wireless Medium Access Control (MAC) and Physical Layer (PHY) specifications for Wireless Personal Area Networks (WPAN)","container-title":"IEEE Std 802.15.1-2005 (Revision of IEEE Std 802.15.1-2002)","page":"1-700","source":"IEEE Xplore","abstract":"Methods for communicating devices in a Personal Area Network. (The PDF of the standards is available at no cost. \"IEEE Get Program\" grants public access to view and download individual PDFs of select standards at no cost. Visit http://standards.ieee.org.oala-proxy.surrey.ac.uk/about/get/index.html for details.)","DOI":"10.1109/IEEESTD.2005.96290","shortTitle":"IEEE Standard for Information technology– Local and metropolitan area networks– Specific requirements– Part 15.1a","author":[{"family":"IEEE 802.15.1","given":""}],"issued":{"date-parts":[["2005",6]]}}}],"schema":"https://github.com/citation-style-language/schema/raw/master/csl-citation.json"} </w:instrText>
      </w:r>
      <w:r w:rsidR="007A3E33" w:rsidRPr="00EF4932">
        <w:fldChar w:fldCharType="separate"/>
      </w:r>
      <w:r w:rsidR="00CA3BF1">
        <w:t>[IEEE 802.15.1 2005]</w:t>
      </w:r>
      <w:r w:rsidR="007A3E33" w:rsidRPr="00EF4932">
        <w:fldChar w:fldCharType="end"/>
      </w:r>
      <w:r w:rsidR="007A3E33" w:rsidRPr="00EF4932">
        <w:t>.</w:t>
      </w:r>
      <w:r w:rsidR="00DA7D63" w:rsidRPr="0018211F">
        <w:rPr>
          <w:color w:val="FF0000"/>
        </w:rPr>
        <w:t xml:space="preserve"> </w:t>
      </w:r>
    </w:p>
    <w:p w14:paraId="02724357" w14:textId="77777777" w:rsidR="00657AB7" w:rsidRDefault="009B0E17" w:rsidP="00FA2C65">
      <w:pPr>
        <w:widowControl w:val="0"/>
        <w:autoSpaceDE w:val="0"/>
        <w:autoSpaceDN w:val="0"/>
        <w:adjustRightInd w:val="0"/>
        <w:ind w:firstLine="0"/>
        <w:jc w:val="left"/>
      </w:pPr>
      <w:r>
        <w:t xml:space="preserve">The IEEE Std 802.11 states that the </w:t>
      </w:r>
      <w:r w:rsidR="004E423F">
        <w:t>Wireless L</w:t>
      </w:r>
      <w:r w:rsidR="00A53DF8">
        <w:t>oc</w:t>
      </w:r>
      <w:r w:rsidR="00E26C5F">
        <w:t>a</w:t>
      </w:r>
      <w:r w:rsidR="004E423F">
        <w:t>l Area N</w:t>
      </w:r>
      <w:r w:rsidR="00A53DF8">
        <w:t>etwork (</w:t>
      </w:r>
      <w:r>
        <w:t>WLAN</w:t>
      </w:r>
      <w:r w:rsidR="00A53DF8">
        <w:t>)</w:t>
      </w:r>
      <w:r>
        <w:t xml:space="preserve"> operational frequency should </w:t>
      </w:r>
      <w:r w:rsidR="00D3311C">
        <w:t xml:space="preserve">also </w:t>
      </w:r>
      <w:r>
        <w:t xml:space="preserve">be 2.4 GHz </w:t>
      </w:r>
      <w:r>
        <w:fldChar w:fldCharType="begin"/>
      </w:r>
      <w:r w:rsidR="00CA7E9B">
        <w:instrText xml:space="preserve"> ADDIN ZOTERO_ITEM CSL_CITATION {"citationID":"sqBlgG9Y","properties":{"formattedCitation":"[IEEE 802.11 2005: 11]","plainCitation":"[IEEE 802.11 2005: 11]"},"citationItems":[{"id":62,"uris":["http://zotero.org/users/local/tVEw5gbi/items/DMTQSJXN"],"uri":["http://zotero.org/users/local/tVEw5gbi/items/DMTQSJXN"],"itemData":{"id":62,"type":"article-journal","title":"ISO/IEC Standard for Information Technology - Telecommunications and Information Exchange Between Systems - Local and Metropolitan Area Networks - Specific Requirements Part 11","container-title":"11i-2003 Edition ISO/IEC 8802-11 IEEE Std 802.11 Second edition 2005-08-01 ISO/IEC 8802 11:2005(E) IEEE Std 802","page":"1-721","source":"IEEE Xplore","DOI":"10.1109/IEEESTD.2005.339589","shortTitle":"ISO/IEC Standard for Information Technology - Telecommunications and Information Exchange Between Systems - Local and Metropolitan Area Networks - Specific Requirements Part 11","author":[{"family":"IEEE 802.11","given":""}],"issued":{"date-parts":[["2005",1,8]]}},"locator":"11"}],"schema":"https://github.com/citation-style-language/schema/raw/master/csl-citation.json"} </w:instrText>
      </w:r>
      <w:r>
        <w:fldChar w:fldCharType="separate"/>
      </w:r>
      <w:r w:rsidR="00CA3BF1">
        <w:rPr>
          <w:noProof/>
        </w:rPr>
        <w:t>[IEEE 802.11 2005]</w:t>
      </w:r>
      <w:r>
        <w:fldChar w:fldCharType="end"/>
      </w:r>
      <w:r>
        <w:t xml:space="preserve">. </w:t>
      </w:r>
      <w:r w:rsidR="008C629C" w:rsidRPr="008C629C">
        <w:t>As both the</w:t>
      </w:r>
      <w:r w:rsidR="0082652B" w:rsidRPr="008C629C">
        <w:t xml:space="preserve"> </w:t>
      </w:r>
      <w:r w:rsidR="00A53DF8">
        <w:t>W</w:t>
      </w:r>
      <w:r w:rsidR="0082652B" w:rsidRPr="008C629C">
        <w:t>LAN</w:t>
      </w:r>
      <w:r w:rsidR="00EB51D7" w:rsidRPr="008C629C">
        <w:t xml:space="preserve"> and </w:t>
      </w:r>
      <w:r w:rsidR="00A53DF8">
        <w:t>Bluetooth standards</w:t>
      </w:r>
      <w:r w:rsidR="008C629C" w:rsidRPr="008C629C">
        <w:t xml:space="preserve"> operate</w:t>
      </w:r>
      <w:r w:rsidR="00EB51D7" w:rsidRPr="008C629C">
        <w:t xml:space="preserve"> in the same frequency band, there </w:t>
      </w:r>
      <w:r w:rsidR="008C629C" w:rsidRPr="008C629C">
        <w:t>may be</w:t>
      </w:r>
      <w:r w:rsidR="00EB51D7" w:rsidRPr="008C629C">
        <w:t xml:space="preserve"> interference between the two systems</w:t>
      </w:r>
      <w:r w:rsidR="00FB22BB">
        <w:t xml:space="preserve"> </w:t>
      </w:r>
      <w:r w:rsidR="00FB22BB" w:rsidRPr="00EF4932">
        <w:fldChar w:fldCharType="begin"/>
      </w:r>
      <w:r w:rsidR="00FB22BB">
        <w:instrText xml:space="preserve"> ADDIN ZOTERO_ITEM CSL_CITATION {"citationID":"OD60BaoV","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FB22BB" w:rsidRPr="00EF4932">
        <w:fldChar w:fldCharType="separate"/>
      </w:r>
      <w:r w:rsidR="00FB22BB">
        <w:t>[IEEE 802.15.2 2003]</w:t>
      </w:r>
      <w:r w:rsidR="00FB22BB" w:rsidRPr="00EF4932">
        <w:fldChar w:fldCharType="end"/>
      </w:r>
      <w:r w:rsidR="00FB22BB">
        <w:t xml:space="preserve">. </w:t>
      </w:r>
      <w:r w:rsidR="002E2031">
        <w:t>There may</w:t>
      </w:r>
      <w:r w:rsidR="004E423F">
        <w:t xml:space="preserve"> also</w:t>
      </w:r>
      <w:r w:rsidR="002E2031">
        <w:t xml:space="preserve"> be interference from other wireless systems, such as cordless telephones and microwaves,</w:t>
      </w:r>
      <w:r w:rsidR="00EB51D7" w:rsidRPr="008C629C">
        <w:t xml:space="preserve"> </w:t>
      </w:r>
      <w:r w:rsidR="005A6254">
        <w:t>which</w:t>
      </w:r>
      <w:r w:rsidR="00EB51D7" w:rsidRPr="008C629C">
        <w:t xml:space="preserve"> </w:t>
      </w:r>
      <w:r w:rsidR="00CF2E47">
        <w:t>could</w:t>
      </w:r>
      <w:r w:rsidR="00EB51D7" w:rsidRPr="008C629C">
        <w:t xml:space="preserve"> result in severe performance degradation</w:t>
      </w:r>
      <w:r w:rsidR="00221F8A">
        <w:t xml:space="preserve"> </w:t>
      </w:r>
      <w:r w:rsidR="00221F8A">
        <w:fldChar w:fldCharType="begin"/>
      </w:r>
      <w:r w:rsidR="00221F8A">
        <w:instrText xml:space="preserve"> ADDIN ZOTERO_ITEM CSL_CITATION {"citationID":"UbUn2SJl","properties":{"formattedCitation":"[Gehrmann et al. 2004]","plainCitation":"[Gehrmann et al. 2004]"},"citationItems":[{"id":66,"uris":["http://zotero.org/users/local/tVEw5gbi/items/ZRIAP76R"],"uri":["http://zotero.org/users/local/tVEw5gbi/items/ZRIAP76R"],"itemData":{"id":66,"type":"book","title":"Bluetooth Security","publisher":"Artech House","number-of-pages":"234","source":"Google Books","abstract":"This first-of-its-kind book, from expert authors actively contributing to the evolution of Bluetooth specifications, provides an overview and detailed descriptions of all the security functions and features of this standard's latest core release. After categorizing all the security issues involved in ad hoc networking, this hands-on volume shows you how to design a highly secure Bluetooth system and implement security enhancements. The book also helps you fully understand the main security risks involved with introducing Bluetooth-based communications in your organization","ISBN":"978-1-58053-885-5","language":"en","author":[{"family":"Gehrmann","given":"Christian"},{"family":"Persson","given":"Joakim"},{"family":"Smeets","given":"Ben"}],"issued":{"date-parts":[["2004"]]}}}],"schema":"https://github.com/citation-style-language/schema/raw/master/csl-citation.json"} </w:instrText>
      </w:r>
      <w:r w:rsidR="00221F8A">
        <w:fldChar w:fldCharType="separate"/>
      </w:r>
      <w:r w:rsidR="00221F8A">
        <w:rPr>
          <w:noProof/>
        </w:rPr>
        <w:t>[Gehrmann et al. 2004]</w:t>
      </w:r>
      <w:r w:rsidR="00221F8A">
        <w:fldChar w:fldCharType="end"/>
      </w:r>
      <w:r w:rsidR="00EB51D7" w:rsidRPr="00EF4932">
        <w:t>.</w:t>
      </w:r>
      <w:r w:rsidR="00DC1E89">
        <w:t xml:space="preserve"> </w:t>
      </w:r>
    </w:p>
    <w:p w14:paraId="19B929B6" w14:textId="1355F71A" w:rsidR="006E4F1C" w:rsidRPr="003C45B2" w:rsidRDefault="00BC303D" w:rsidP="00C4593C">
      <w:pPr>
        <w:rPr>
          <w:color w:val="FF0000"/>
          <w:szCs w:val="20"/>
          <w:lang w:val="en-US"/>
        </w:rPr>
      </w:pPr>
      <w:r>
        <w:rPr>
          <w:lang w:val="en-US"/>
        </w:rPr>
        <w:t>The most</w:t>
      </w:r>
      <w:r>
        <w:rPr>
          <w:lang w:val="en-US"/>
        </w:rPr>
        <w:t xml:space="preserve"> </w:t>
      </w:r>
      <w:r w:rsidR="00FA2C65">
        <w:rPr>
          <w:lang w:val="en-US"/>
        </w:rPr>
        <w:t>important</w:t>
      </w:r>
      <w:r>
        <w:rPr>
          <w:lang w:val="en-US"/>
        </w:rPr>
        <w:t xml:space="preserve"> </w:t>
      </w:r>
      <w:r>
        <w:rPr>
          <w:lang w:val="en-US"/>
        </w:rPr>
        <w:t xml:space="preserve">factors for </w:t>
      </w:r>
      <w:r>
        <w:rPr>
          <w:lang w:val="en-US"/>
        </w:rPr>
        <w:t>a</w:t>
      </w:r>
      <w:r w:rsidR="00FA2C65">
        <w:rPr>
          <w:lang w:val="en-US"/>
        </w:rPr>
        <w:t xml:space="preserve"> stable</w:t>
      </w:r>
      <w:r>
        <w:rPr>
          <w:lang w:val="en-US"/>
        </w:rPr>
        <w:t xml:space="preserve"> </w:t>
      </w:r>
      <w:r>
        <w:rPr>
          <w:lang w:val="en-US"/>
        </w:rPr>
        <w:t>wirele</w:t>
      </w:r>
      <w:r>
        <w:rPr>
          <w:lang w:val="en-US"/>
        </w:rPr>
        <w:t>ss system</w:t>
      </w:r>
      <w:r w:rsidR="00FA2C65">
        <w:rPr>
          <w:lang w:val="en-US"/>
        </w:rPr>
        <w:t xml:space="preserve"> are </w:t>
      </w:r>
      <w:r>
        <w:rPr>
          <w:lang w:val="en-US"/>
        </w:rPr>
        <w:t xml:space="preserve">power </w:t>
      </w:r>
      <w:r w:rsidR="00FA2C65">
        <w:rPr>
          <w:lang w:val="en-US"/>
        </w:rPr>
        <w:t xml:space="preserve">and </w:t>
      </w:r>
      <w:r>
        <w:rPr>
          <w:lang w:val="en-US"/>
        </w:rPr>
        <w:t>throughput</w:t>
      </w:r>
      <w:r w:rsidR="00FA2C65">
        <w:rPr>
          <w:lang w:val="en-US"/>
        </w:rPr>
        <w:t xml:space="preserve"> efficiency </w:t>
      </w:r>
      <w:r w:rsidR="00FA2C65">
        <w:rPr>
          <w:lang w:val="en-US"/>
        </w:rPr>
        <w:fldChar w:fldCharType="begin"/>
      </w:r>
      <w:r w:rsidR="00FA2C65">
        <w:rPr>
          <w:lang w:val="en-US"/>
        </w:rPr>
        <w:instrText xml:space="preserve"> ADDIN ZOTERO_ITEM CSL_CITATION {"citationID":"ZTKrc0CW","properties":{"formattedCitation":"[El-Bendary et al. 2009]","plainCitation":"[El-Bendary et al. 2009]"},"citationItems":[{"id":5,"uris":["http://zotero.org/users/local/tVEw5gbi/items/TNE536QK"],"uri":["http://zotero.org/users/local/tVEw5gbi/items/TNE536QK"],"itemData":{"id":5,"type":"paper-conference","title":"Throughput improvement over Bluetooth system through adaptive packets","container-title":"International Conference on Computer Engineering Systems, 2009. ICCES 2009","page":"616-621","source":"IEEE Xplore","event":"International Conference on Computer Engineering Systems, 2009. ICCES 2009","abstract":"In this paper, a throughput improvement for wireless Bluetooth link by using adaptive packets is presented. Channel Quality Driven Data Rate (CQDDR) is employed to select the packet size by Received Signal Strength Indicator (RSSI) over Bluetooth network according to channel conditions. In this paper we improve the throughput over Bluetooth system in classic and Enhanced Data Rate (EDR) packets. Also, we study the adaptive Bluetooth packet format according to CQDDR decision, which determines when it can extend the payload (PL) of the transmitted packets. In addition, we proposed transmitting uncoded Access Code (AC) and the header (HD) as optional packets. Many of the proposed packet formats are studied in additive White Gaussian Noise (AWGN) and fading channels. Our simulation experiments reveal the capability of extension of the PL length by 8 bytes for classic BT and 16 bytes for EDR BT. Also, the experiments reveal ineffectiveness of error control schemes of AC and HD in the case of uncoded packets (DH1). That means that in good channel conditions, the redundant bits can be added to exceed the length of the PL.","DOI":"10.1109/ICCES.2009.5383059","author":[{"family":"El-Bendary","given":"M. A. M. M."},{"family":"El-Azm","given":"A. E. Abu"},{"family":"El-Fishawy","given":"N. A."},{"family":"Hagagg","given":"A."},{"family":"Shawky","given":"F."}],"issued":{"date-parts":[["2009",12]]}}}],"schema":"https://github.com/citation-style-language/schema/raw/master/csl-citation.json"} </w:instrText>
      </w:r>
      <w:r w:rsidR="00FA2C65">
        <w:rPr>
          <w:lang w:val="en-US"/>
        </w:rPr>
        <w:fldChar w:fldCharType="separate"/>
      </w:r>
      <w:r w:rsidR="00FA2C65">
        <w:rPr>
          <w:noProof/>
          <w:lang w:val="en-US"/>
        </w:rPr>
        <w:t>[El-Bendary et al. 2009]</w:t>
      </w:r>
      <w:r w:rsidR="00FA2C65">
        <w:rPr>
          <w:lang w:val="en-US"/>
        </w:rPr>
        <w:fldChar w:fldCharType="end"/>
      </w:r>
      <w:r>
        <w:rPr>
          <w:lang w:val="en-US"/>
        </w:rPr>
        <w:t>.</w:t>
      </w:r>
      <w:r w:rsidR="00657AB7">
        <w:rPr>
          <w:color w:val="FF0000"/>
        </w:rPr>
        <w:t xml:space="preserve"> </w:t>
      </w:r>
      <w:r w:rsidR="006E4F1C" w:rsidRPr="006E4F1C">
        <w:rPr>
          <w:lang w:val="en-US"/>
        </w:rPr>
        <w:t>Bluetooth stereo audio</w:t>
      </w:r>
      <w:r w:rsidR="006E4F1C" w:rsidRPr="006E4F1C">
        <w:t xml:space="preserve"> </w:t>
      </w:r>
      <w:r w:rsidR="004E423F">
        <w:rPr>
          <w:lang w:val="en-US"/>
        </w:rPr>
        <w:t xml:space="preserve">uses </w:t>
      </w:r>
      <w:r w:rsidR="006E4F1C" w:rsidRPr="006E4F1C">
        <w:rPr>
          <w:lang w:val="en-US"/>
        </w:rPr>
        <w:t>Adva</w:t>
      </w:r>
      <w:r w:rsidR="004E423F">
        <w:rPr>
          <w:lang w:val="en-US"/>
        </w:rPr>
        <w:t>nced Audio Distribution Profile (</w:t>
      </w:r>
      <w:r w:rsidR="004E423F">
        <w:rPr>
          <w:lang w:val="en-US"/>
        </w:rPr>
        <w:t>A2DP</w:t>
      </w:r>
      <w:r w:rsidR="004E423F">
        <w:rPr>
          <w:lang w:val="en-US"/>
        </w:rPr>
        <w:t>)</w:t>
      </w:r>
      <w:r w:rsidR="00C03177">
        <w:rPr>
          <w:lang w:val="en-US"/>
        </w:rPr>
        <w:t>.</w:t>
      </w:r>
      <w:r w:rsidR="006E4F1C" w:rsidRPr="006E4F1C">
        <w:rPr>
          <w:lang w:val="en-US"/>
        </w:rPr>
        <w:t xml:space="preserve"> </w:t>
      </w:r>
      <w:r w:rsidR="00C03177">
        <w:rPr>
          <w:lang w:val="en-US"/>
        </w:rPr>
        <w:t xml:space="preserve">It </w:t>
      </w:r>
      <w:r w:rsidR="00410E96">
        <w:rPr>
          <w:lang w:val="en-US"/>
        </w:rPr>
        <w:t>utilises</w:t>
      </w:r>
      <w:r w:rsidR="00C03177">
        <w:rPr>
          <w:lang w:val="en-US"/>
        </w:rPr>
        <w:t xml:space="preserve"> a</w:t>
      </w:r>
      <w:r w:rsidR="00410E96">
        <w:rPr>
          <w:lang w:val="en-US"/>
        </w:rPr>
        <w:t xml:space="preserve"> packetised structure with </w:t>
      </w:r>
      <w:r w:rsidR="006E4F1C" w:rsidRPr="006E4F1C">
        <w:rPr>
          <w:lang w:val="en-US"/>
        </w:rPr>
        <w:t>frame based audio codecs for</w:t>
      </w:r>
      <w:r w:rsidR="006E4F1C" w:rsidRPr="006E4F1C">
        <w:rPr>
          <w:lang w:val="en-US"/>
        </w:rPr>
        <w:t xml:space="preserve"> </w:t>
      </w:r>
      <w:r w:rsidR="006E4F1C" w:rsidRPr="006E4F1C">
        <w:rPr>
          <w:lang w:val="en-US"/>
        </w:rPr>
        <w:t>audio compression</w:t>
      </w:r>
      <w:r w:rsidR="00410E96">
        <w:rPr>
          <w:lang w:val="en-US"/>
        </w:rPr>
        <w:t xml:space="preserve"> </w:t>
      </w:r>
      <w:r w:rsidR="00410E96">
        <w:rPr>
          <w:lang w:val="en-US"/>
        </w:rPr>
        <w:fldChar w:fldCharType="begin"/>
      </w:r>
      <w:r w:rsidR="003C128D">
        <w:rPr>
          <w:lang w:val="en-US"/>
        </w:rPr>
        <w:instrText xml:space="preserve"> ADDIN ZOTERO_ITEM CSL_CITATION {"citationID":"RC4ndu6S","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410E96">
        <w:rPr>
          <w:lang w:val="en-US"/>
        </w:rPr>
        <w:fldChar w:fldCharType="separate"/>
      </w:r>
      <w:r w:rsidR="00410E96">
        <w:rPr>
          <w:noProof/>
          <w:lang w:val="en-US"/>
        </w:rPr>
        <w:t>[McClintock 2016]</w:t>
      </w:r>
      <w:r w:rsidR="00410E96">
        <w:rPr>
          <w:lang w:val="en-US"/>
        </w:rPr>
        <w:fldChar w:fldCharType="end"/>
      </w:r>
      <w:r w:rsidR="006E4F1C" w:rsidRPr="006E4F1C">
        <w:rPr>
          <w:lang w:val="en-US"/>
        </w:rPr>
        <w:t>.</w:t>
      </w:r>
      <w:r w:rsidR="00F4025B">
        <w:rPr>
          <w:lang w:val="en-US"/>
        </w:rPr>
        <w:t xml:space="preserve"> </w:t>
      </w:r>
    </w:p>
    <w:p w14:paraId="01D01765" w14:textId="7D67F1E6" w:rsidR="007C1253" w:rsidRPr="006E4F1C" w:rsidRDefault="005D64DF" w:rsidP="00C34AD0">
      <w:pPr>
        <w:rPr>
          <w:color w:val="FF0000"/>
        </w:rPr>
      </w:pPr>
      <w:bookmarkStart w:id="5" w:name="_GoBack"/>
      <w:r w:rsidRPr="006E4F1C">
        <w:rPr>
          <w:rFonts w:cs="Times New Roman"/>
          <w:color w:val="FF0000"/>
          <w:szCs w:val="20"/>
          <w:lang w:val="en-US"/>
        </w:rPr>
        <w:t>aptX</w:t>
      </w:r>
      <w:r w:rsidR="00C34AD0" w:rsidRPr="006E4F1C">
        <w:rPr>
          <w:color w:val="FF0000"/>
        </w:rPr>
        <w:t xml:space="preserve"> </w:t>
      </w:r>
      <w:r w:rsidRPr="006E4F1C">
        <w:rPr>
          <w:rFonts w:cs="Times New Roman"/>
          <w:color w:val="FF0000"/>
          <w:szCs w:val="20"/>
          <w:lang w:val="en-US"/>
        </w:rPr>
        <w:t>HD</w:t>
      </w:r>
      <w:bookmarkEnd w:id="5"/>
      <w:r w:rsidRPr="006E4F1C">
        <w:rPr>
          <w:rFonts w:cs="Times New Roman"/>
          <w:color w:val="FF0000"/>
          <w:szCs w:val="20"/>
          <w:lang w:val="en-US"/>
        </w:rPr>
        <w:t>, the use of the Qualcomm Interoperability program,</w:t>
      </w:r>
      <w:r w:rsidR="00C34AD0" w:rsidRPr="006E4F1C">
        <w:rPr>
          <w:color w:val="FF0000"/>
        </w:rPr>
        <w:t xml:space="preserve"> </w:t>
      </w:r>
      <w:r w:rsidRPr="006E4F1C">
        <w:rPr>
          <w:rFonts w:cs="Times New Roman"/>
          <w:color w:val="FF0000"/>
          <w:szCs w:val="20"/>
          <w:lang w:val="en-US"/>
        </w:rPr>
        <w:t>the silicon platforms improving and the benefits of</w:t>
      </w:r>
      <w:r w:rsidR="00C34AD0" w:rsidRPr="006E4F1C">
        <w:rPr>
          <w:color w:val="FF0000"/>
        </w:rPr>
        <w:t xml:space="preserve"> </w:t>
      </w:r>
      <w:r w:rsidRPr="006E4F1C">
        <w:rPr>
          <w:rFonts w:cs="Times New Roman"/>
          <w:color w:val="FF0000"/>
          <w:szCs w:val="20"/>
          <w:lang w:val="en-US"/>
        </w:rPr>
        <w:t>Bluetooth Smart</w:t>
      </w:r>
      <w:r w:rsidR="002B676A" w:rsidRPr="006E4F1C">
        <w:rPr>
          <w:color w:val="FF0000"/>
        </w:rPr>
        <w:t>.</w:t>
      </w:r>
    </w:p>
    <w:p w14:paraId="2875C5AF" w14:textId="742E65E8" w:rsidR="005D2B76" w:rsidRDefault="00177A12" w:rsidP="00177A12">
      <w:pPr>
        <w:pStyle w:val="Heading1"/>
      </w:pPr>
      <w:r>
        <w:t>S</w:t>
      </w:r>
      <w:r w:rsidR="00125F06">
        <w:t>ection</w:t>
      </w:r>
    </w:p>
    <w:p w14:paraId="0959AE3C" w14:textId="07CE7D52" w:rsidR="004478CF" w:rsidRPr="004478CF" w:rsidRDefault="004478CF" w:rsidP="004478CF">
      <w:pPr>
        <w:pStyle w:val="Normalfirst"/>
      </w:pPr>
    </w:p>
    <w:p w14:paraId="731E1550" w14:textId="2F425AE7" w:rsidR="005D2B76" w:rsidRDefault="005D2B76" w:rsidP="00DD5285">
      <w:pPr>
        <w:pStyle w:val="Heading2"/>
      </w:pPr>
      <w:bookmarkStart w:id="6" w:name="_Toc224289342"/>
      <w:bookmarkStart w:id="7" w:name="_Toc224289620"/>
      <w:bookmarkStart w:id="8" w:name="_Toc305857962"/>
      <w:r w:rsidRPr="005D2B76">
        <w:lastRenderedPageBreak/>
        <w:t>Subsection</w:t>
      </w:r>
      <w:bookmarkEnd w:id="6"/>
      <w:bookmarkEnd w:id="7"/>
      <w:bookmarkEnd w:id="8"/>
    </w:p>
    <w:p w14:paraId="2FBF77FD" w14:textId="6FC0E5DA" w:rsidR="00DC6BB0" w:rsidRDefault="001162B4" w:rsidP="003917D5">
      <w:pPr>
        <w:pStyle w:val="Heading3"/>
      </w:pPr>
      <w:bookmarkStart w:id="9" w:name="_Toc305857963"/>
      <w:r>
        <w:t>S</w:t>
      </w:r>
      <w:r w:rsidR="00471764">
        <w:t>ub-</w:t>
      </w:r>
      <w:r w:rsidR="005D2B76" w:rsidRPr="005D2B76">
        <w:t>subsection</w:t>
      </w:r>
      <w:bookmarkEnd w:id="9"/>
    </w:p>
    <w:p w14:paraId="035252AF" w14:textId="77777777" w:rsidR="003664E0" w:rsidRPr="005D2B76" w:rsidRDefault="003664E0" w:rsidP="003664E0">
      <w:pPr>
        <w:pStyle w:val="Heading1unnumbered"/>
      </w:pPr>
      <w:bookmarkStart w:id="10" w:name="_Toc224289343"/>
      <w:bookmarkStart w:id="11" w:name="_Toc224289621"/>
      <w:r w:rsidRPr="005D2B76">
        <w:t>References</w:t>
      </w:r>
      <w:bookmarkEnd w:id="10"/>
      <w:bookmarkEnd w:id="11"/>
    </w:p>
    <w:p w14:paraId="08DF5EB2" w14:textId="77777777" w:rsidR="00FA2C65" w:rsidRPr="00FA2C65" w:rsidRDefault="00DA7431" w:rsidP="00FA2C65">
      <w:pPr>
        <w:pStyle w:val="Bibliography"/>
        <w:rPr>
          <w:rFonts w:cs="Times New Roman"/>
          <w:color w:val="auto"/>
        </w:rPr>
      </w:pPr>
      <w:r>
        <w:fldChar w:fldCharType="begin"/>
      </w:r>
      <w:r w:rsidR="0084598B">
        <w:instrText xml:space="preserve"> ADDIN ZOTERO_BIBL {"custom":[]} CSL_BIBLIOGRAPHY </w:instrText>
      </w:r>
      <w:r>
        <w:fldChar w:fldCharType="separate"/>
      </w:r>
      <w:r w:rsidR="00FA2C65" w:rsidRPr="00FA2C65">
        <w:rPr>
          <w:rFonts w:cs="Times New Roman"/>
          <w:color w:val="auto"/>
        </w:rPr>
        <w:t xml:space="preserve">Bluetooth SIG, 2001: ‘Specifications of the Bluetooth System’, </w:t>
      </w:r>
      <w:r w:rsidR="00FA2C65" w:rsidRPr="00FA2C65">
        <w:rPr>
          <w:rFonts w:cs="Times New Roman"/>
          <w:i/>
          <w:iCs/>
          <w:color w:val="auto"/>
        </w:rPr>
        <w:t>Version 1.1</w:t>
      </w:r>
      <w:r w:rsidR="00FA2C65" w:rsidRPr="00FA2C65">
        <w:rPr>
          <w:rFonts w:cs="Times New Roman"/>
          <w:color w:val="auto"/>
        </w:rPr>
        <w:t>, (February).</w:t>
      </w:r>
    </w:p>
    <w:p w14:paraId="7C407F05" w14:textId="77777777" w:rsidR="00FA2C65" w:rsidRPr="00FA2C65" w:rsidRDefault="00FA2C65" w:rsidP="00FA2C65">
      <w:pPr>
        <w:pStyle w:val="Bibliography"/>
        <w:rPr>
          <w:rFonts w:cs="Times New Roman"/>
          <w:color w:val="auto"/>
        </w:rPr>
      </w:pPr>
      <w:r w:rsidRPr="00FA2C65">
        <w:rPr>
          <w:rFonts w:cs="Times New Roman"/>
          <w:color w:val="auto"/>
        </w:rPr>
        <w:t xml:space="preserve">El-Bendary, M.A.M.M. et al., 2009: Throughput improvement over Bluetooth system through adaptive packets, </w:t>
      </w:r>
      <w:r w:rsidRPr="00FA2C65">
        <w:rPr>
          <w:rFonts w:cs="Times New Roman"/>
          <w:i/>
          <w:iCs/>
          <w:color w:val="auto"/>
        </w:rPr>
        <w:t>International Conference on Computer Engineering Systems, 2009. ICCES 2009</w:t>
      </w:r>
      <w:r w:rsidRPr="00FA2C65">
        <w:rPr>
          <w:rFonts w:cs="Times New Roman"/>
          <w:color w:val="auto"/>
        </w:rPr>
        <w:t>.</w:t>
      </w:r>
    </w:p>
    <w:p w14:paraId="5155D109" w14:textId="77777777" w:rsidR="00FA2C65" w:rsidRPr="00FA2C65" w:rsidRDefault="00FA2C65" w:rsidP="00FA2C65">
      <w:pPr>
        <w:pStyle w:val="Bibliography"/>
        <w:rPr>
          <w:rFonts w:cs="Times New Roman"/>
          <w:color w:val="auto"/>
        </w:rPr>
      </w:pPr>
      <w:r w:rsidRPr="00FA2C65">
        <w:rPr>
          <w:rFonts w:cs="Times New Roman"/>
          <w:color w:val="auto"/>
        </w:rPr>
        <w:t xml:space="preserve">Gehrmann, Christian, Persson, Joakim and Smeets, Ben, 2004: </w:t>
      </w:r>
      <w:r w:rsidRPr="00FA2C65">
        <w:rPr>
          <w:rFonts w:cs="Times New Roman"/>
          <w:i/>
          <w:iCs/>
          <w:color w:val="auto"/>
        </w:rPr>
        <w:t>Bluetooth Security</w:t>
      </w:r>
      <w:r w:rsidRPr="00FA2C65">
        <w:rPr>
          <w:rFonts w:cs="Times New Roman"/>
          <w:color w:val="auto"/>
        </w:rPr>
        <w:t xml:space="preserve"> Artech House).</w:t>
      </w:r>
    </w:p>
    <w:p w14:paraId="64412799" w14:textId="77777777" w:rsidR="00FA2C65" w:rsidRPr="00FA2C65" w:rsidRDefault="00FA2C65" w:rsidP="00FA2C65">
      <w:pPr>
        <w:pStyle w:val="Bibliography"/>
        <w:rPr>
          <w:rFonts w:cs="Times New Roman"/>
          <w:color w:val="auto"/>
        </w:rPr>
      </w:pPr>
      <w:r w:rsidRPr="00FA2C65">
        <w:rPr>
          <w:rFonts w:cs="Times New Roman"/>
          <w:color w:val="auto"/>
        </w:rPr>
        <w:t xml:space="preserve">IEEE 802.11, 2005: ‘ISO/IEC Standard for Information Technology - Telecommunications and Information Exchange Between Systems - Local and Metropolitan Area Networks - Specific Requirements Part 11’, </w:t>
      </w:r>
      <w:r w:rsidRPr="00FA2C65">
        <w:rPr>
          <w:rFonts w:cs="Times New Roman"/>
          <w:i/>
          <w:iCs/>
          <w:color w:val="auto"/>
        </w:rPr>
        <w:t>11i-2003 Edition ISO/IEC 8802-11 IEEE Std 802.11 Second edition 2005-08-01 ISO/IEC 8802 11:2005(E) IEEE Std 802</w:t>
      </w:r>
      <w:r w:rsidRPr="00FA2C65">
        <w:rPr>
          <w:rFonts w:cs="Times New Roman"/>
          <w:color w:val="auto"/>
        </w:rPr>
        <w:t>, (January), pp.1–721.</w:t>
      </w:r>
    </w:p>
    <w:p w14:paraId="329916EA" w14:textId="77777777" w:rsidR="00FA2C65" w:rsidRPr="00FA2C65" w:rsidRDefault="00FA2C65" w:rsidP="00FA2C65">
      <w:pPr>
        <w:pStyle w:val="Bibliography"/>
        <w:rPr>
          <w:rFonts w:cs="Times New Roman"/>
          <w:color w:val="auto"/>
        </w:rPr>
      </w:pPr>
      <w:r w:rsidRPr="00FA2C65">
        <w:rPr>
          <w:rFonts w:cs="Times New Roman"/>
          <w:color w:val="auto"/>
        </w:rPr>
        <w:t xml:space="preserve">IEEE 802.15.1, 2005: ‘IEEE Standard for Information technology– Local and metropolitan area networks– Specific requirements– Part 15.1a: Wireless Medium Access Control (MAC) and Physical Layer (PHY) specifications for Wireless Personal Area Networks (WPAN)’, </w:t>
      </w:r>
      <w:r w:rsidRPr="00FA2C65">
        <w:rPr>
          <w:rFonts w:cs="Times New Roman"/>
          <w:i/>
          <w:iCs/>
          <w:color w:val="auto"/>
        </w:rPr>
        <w:t>IEEE Std 802.15.1-2005 (Revision of IEEE Std 802.15.1-2002)</w:t>
      </w:r>
      <w:r w:rsidRPr="00FA2C65">
        <w:rPr>
          <w:rFonts w:cs="Times New Roman"/>
          <w:color w:val="auto"/>
        </w:rPr>
        <w:t>, (June), pp.1–700.</w:t>
      </w:r>
    </w:p>
    <w:p w14:paraId="3610CBED" w14:textId="77777777" w:rsidR="00FA2C65" w:rsidRPr="00FA2C65" w:rsidRDefault="00FA2C65" w:rsidP="00FA2C65">
      <w:pPr>
        <w:pStyle w:val="Bibliography"/>
        <w:rPr>
          <w:rFonts w:cs="Times New Roman"/>
          <w:color w:val="auto"/>
        </w:rPr>
      </w:pPr>
      <w:r w:rsidRPr="00FA2C65">
        <w:rPr>
          <w:rFonts w:cs="Times New Roman"/>
          <w:color w:val="auto"/>
        </w:rPr>
        <w:t xml:space="preserve">IEEE 802.15.2, 2003: ‘IEEE Recommended Practice for Information technology– Local and metropolitan area networks– Specific requirements– Part 15.2: Coexistence of Wireless Personal Area Networks with Other Wireless Devices Operating in Unlicensed Frequency Bands’, </w:t>
      </w:r>
      <w:r w:rsidRPr="00FA2C65">
        <w:rPr>
          <w:rFonts w:cs="Times New Roman"/>
          <w:i/>
          <w:iCs/>
          <w:color w:val="auto"/>
        </w:rPr>
        <w:t>IEEE Std 802.15.2-2003</w:t>
      </w:r>
      <w:r w:rsidRPr="00FA2C65">
        <w:rPr>
          <w:rFonts w:cs="Times New Roman"/>
          <w:color w:val="auto"/>
        </w:rPr>
        <w:t>, (August), pp.1–150.</w:t>
      </w:r>
    </w:p>
    <w:p w14:paraId="3D6C106D" w14:textId="77777777" w:rsidR="00FA2C65" w:rsidRPr="00FA2C65" w:rsidRDefault="00FA2C65" w:rsidP="00FA2C65">
      <w:pPr>
        <w:pStyle w:val="Bibliography"/>
        <w:rPr>
          <w:rFonts w:cs="Times New Roman"/>
          <w:color w:val="auto"/>
        </w:rPr>
      </w:pPr>
      <w:r w:rsidRPr="00FA2C65">
        <w:rPr>
          <w:rFonts w:cs="Times New Roman"/>
          <w:color w:val="auto"/>
        </w:rPr>
        <w:t xml:space="preserve">Jiang, X. et al., 2012: ‘A Low-Power, High-Fidelity Stereo Audio Codec in 0.13 m CMOS’, </w:t>
      </w:r>
      <w:r w:rsidRPr="00FA2C65">
        <w:rPr>
          <w:rFonts w:cs="Times New Roman"/>
          <w:i/>
          <w:iCs/>
          <w:color w:val="auto"/>
        </w:rPr>
        <w:t>IEEE Journal of Solid-State Circuits</w:t>
      </w:r>
      <w:r w:rsidRPr="00FA2C65">
        <w:rPr>
          <w:rFonts w:cs="Times New Roman"/>
          <w:color w:val="auto"/>
        </w:rPr>
        <w:t>, 47, 5, (May), pp.1221–31.</w:t>
      </w:r>
    </w:p>
    <w:p w14:paraId="75BEEA74" w14:textId="77777777" w:rsidR="00FA2C65" w:rsidRPr="00FA2C65" w:rsidRDefault="00FA2C65" w:rsidP="00FA2C65">
      <w:pPr>
        <w:pStyle w:val="Bibliography"/>
        <w:rPr>
          <w:rFonts w:cs="Times New Roman"/>
          <w:color w:val="auto"/>
        </w:rPr>
      </w:pPr>
      <w:r w:rsidRPr="00FA2C65">
        <w:rPr>
          <w:rFonts w:cs="Times New Roman"/>
          <w:color w:val="auto"/>
        </w:rPr>
        <w:t xml:space="preserve">McClintock, Jonny, 2016: Can Bluetooth ever Replace the Wire?, </w:t>
      </w:r>
      <w:r w:rsidRPr="00FA2C65">
        <w:rPr>
          <w:rFonts w:cs="Times New Roman"/>
          <w:i/>
          <w:iCs/>
          <w:color w:val="auto"/>
        </w:rPr>
        <w:t>AES Paris 2016</w:t>
      </w:r>
      <w:r w:rsidRPr="00FA2C65">
        <w:rPr>
          <w:rFonts w:cs="Times New Roman"/>
          <w:color w:val="auto"/>
        </w:rPr>
        <w:t>.</w:t>
      </w:r>
    </w:p>
    <w:p w14:paraId="38356192" w14:textId="77777777" w:rsidR="00FA2C65" w:rsidRPr="00FA2C65" w:rsidRDefault="00FA2C65" w:rsidP="00FA2C65">
      <w:pPr>
        <w:pStyle w:val="Bibliography"/>
        <w:rPr>
          <w:rFonts w:cs="Times New Roman"/>
          <w:color w:val="auto"/>
        </w:rPr>
      </w:pPr>
      <w:r w:rsidRPr="00FA2C65">
        <w:rPr>
          <w:rFonts w:cs="Times New Roman"/>
          <w:color w:val="auto"/>
        </w:rPr>
        <w:lastRenderedPageBreak/>
        <w:t xml:space="preserve">Pinkumphi, S. and Phonphoem, A., 2009: Real-time audio multicasting on Bluetooth network, </w:t>
      </w:r>
      <w:r w:rsidRPr="00FA2C65">
        <w:rPr>
          <w:rFonts w:cs="Times New Roman"/>
          <w:i/>
          <w:iCs/>
          <w:color w:val="auto"/>
        </w:rPr>
        <w:t>6th International Conference on Electrical Engineering/Electronics, Computer, Telecommunications and Information Technology, 2009. ECTI-CON 2009</w:t>
      </w:r>
      <w:r w:rsidRPr="00FA2C65">
        <w:rPr>
          <w:rFonts w:cs="Times New Roman"/>
          <w:color w:val="auto"/>
        </w:rPr>
        <w:t>.</w:t>
      </w:r>
    </w:p>
    <w:p w14:paraId="1B82C87E" w14:textId="4F791A34" w:rsidR="003664E0" w:rsidRPr="003664E0" w:rsidRDefault="00DA7431" w:rsidP="003664E0">
      <w:pPr>
        <w:pStyle w:val="References"/>
      </w:pPr>
      <w:r>
        <w:fldChar w:fldCharType="end"/>
      </w:r>
    </w:p>
    <w:sectPr w:rsidR="003664E0" w:rsidRPr="003664E0" w:rsidSect="0028776D">
      <w:headerReference w:type="default" r:id="rId8"/>
      <w:type w:val="continuous"/>
      <w:pgSz w:w="11900" w:h="16840"/>
      <w:pgMar w:top="936" w:right="936" w:bottom="936" w:left="936" w:header="504" w:footer="504" w:gutter="0"/>
      <w:cols w:num="2" w:space="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34E9BD" w14:textId="77777777" w:rsidR="00B3136A" w:rsidRDefault="00B3136A">
      <w:r>
        <w:separator/>
      </w:r>
    </w:p>
  </w:endnote>
  <w:endnote w:type="continuationSeparator" w:id="0">
    <w:p w14:paraId="097B37B9" w14:textId="77777777" w:rsidR="00B3136A" w:rsidRDefault="00B313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MU Serif Roman">
    <w:charset w:val="00"/>
    <w:family w:val="auto"/>
    <w:pitch w:val="variable"/>
    <w:sig w:usb0="E10002FF" w:usb1="5201E9EB" w:usb2="02020004"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47609" w14:textId="04FBB13A" w:rsidR="0084131D" w:rsidRPr="004A563E" w:rsidRDefault="0084131D" w:rsidP="004A563E">
    <w:pPr>
      <w:pStyle w:val="Footer"/>
    </w:pPr>
    <w:r>
      <w:fldChar w:fldCharType="begin"/>
    </w:r>
    <w:r>
      <w:instrText xml:space="preserve"> PAGE  \* MERGEFORMAT </w:instrText>
    </w:r>
    <w:r>
      <w:fldChar w:fldCharType="separate"/>
    </w:r>
    <w:r w:rsidR="00B3136A">
      <w:rPr>
        <w:noProof/>
      </w:rP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B0C470" w14:textId="77777777" w:rsidR="00B3136A" w:rsidRDefault="00B3136A">
      <w:r>
        <w:separator/>
      </w:r>
    </w:p>
  </w:footnote>
  <w:footnote w:type="continuationSeparator" w:id="0">
    <w:p w14:paraId="739B9839" w14:textId="77777777" w:rsidR="00B3136A" w:rsidRDefault="00B3136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D8172" w14:textId="09976AEC" w:rsidR="0084131D" w:rsidRDefault="006D2F59">
    <w:pPr>
      <w:pStyle w:val="Header"/>
    </w:pPr>
    <w:fldSimple w:instr=" TITLE  \* MERGEFORMAT ">
      <w:r w:rsidR="00FF2214">
        <w:t>On the Ideal Ratio Mask as the Goal of Computational Auditory Scene Analysis</w:t>
      </w:r>
    </w:fldSimple>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28E4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B02FEA8"/>
    <w:lvl w:ilvl="0">
      <w:start w:val="1"/>
      <w:numFmt w:val="decimal"/>
      <w:lvlText w:val="%1."/>
      <w:lvlJc w:val="left"/>
      <w:pPr>
        <w:tabs>
          <w:tab w:val="num" w:pos="1492"/>
        </w:tabs>
        <w:ind w:left="1492" w:hanging="360"/>
      </w:pPr>
    </w:lvl>
  </w:abstractNum>
  <w:abstractNum w:abstractNumId="2">
    <w:nsid w:val="FFFFFF7D"/>
    <w:multiLevelType w:val="singleLevel"/>
    <w:tmpl w:val="A2AAC96C"/>
    <w:lvl w:ilvl="0">
      <w:start w:val="1"/>
      <w:numFmt w:val="decimal"/>
      <w:lvlText w:val="%1."/>
      <w:lvlJc w:val="left"/>
      <w:pPr>
        <w:tabs>
          <w:tab w:val="num" w:pos="1209"/>
        </w:tabs>
        <w:ind w:left="1209" w:hanging="360"/>
      </w:pPr>
    </w:lvl>
  </w:abstractNum>
  <w:abstractNum w:abstractNumId="3">
    <w:nsid w:val="FFFFFF7E"/>
    <w:multiLevelType w:val="singleLevel"/>
    <w:tmpl w:val="FE4EBFC2"/>
    <w:lvl w:ilvl="0">
      <w:start w:val="1"/>
      <w:numFmt w:val="decimal"/>
      <w:lvlText w:val="%1."/>
      <w:lvlJc w:val="left"/>
      <w:pPr>
        <w:tabs>
          <w:tab w:val="num" w:pos="926"/>
        </w:tabs>
        <w:ind w:left="926" w:hanging="360"/>
      </w:pPr>
    </w:lvl>
  </w:abstractNum>
  <w:abstractNum w:abstractNumId="4">
    <w:nsid w:val="FFFFFF7F"/>
    <w:multiLevelType w:val="singleLevel"/>
    <w:tmpl w:val="281E7412"/>
    <w:lvl w:ilvl="0">
      <w:start w:val="1"/>
      <w:numFmt w:val="decimal"/>
      <w:lvlText w:val="%1."/>
      <w:lvlJc w:val="left"/>
      <w:pPr>
        <w:tabs>
          <w:tab w:val="num" w:pos="643"/>
        </w:tabs>
        <w:ind w:left="643" w:hanging="360"/>
      </w:pPr>
    </w:lvl>
  </w:abstractNum>
  <w:abstractNum w:abstractNumId="5">
    <w:nsid w:val="FFFFFF80"/>
    <w:multiLevelType w:val="singleLevel"/>
    <w:tmpl w:val="0E94A38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E7BEF9A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B6C75A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6BE4942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8AEB23A"/>
    <w:lvl w:ilvl="0">
      <w:start w:val="1"/>
      <w:numFmt w:val="decimal"/>
      <w:lvlText w:val="%1."/>
      <w:lvlJc w:val="left"/>
      <w:pPr>
        <w:tabs>
          <w:tab w:val="num" w:pos="360"/>
        </w:tabs>
        <w:ind w:left="360" w:hanging="360"/>
      </w:pPr>
    </w:lvl>
  </w:abstractNum>
  <w:abstractNum w:abstractNumId="10">
    <w:nsid w:val="FFFFFF89"/>
    <w:multiLevelType w:val="singleLevel"/>
    <w:tmpl w:val="3D80B964"/>
    <w:lvl w:ilvl="0">
      <w:start w:val="1"/>
      <w:numFmt w:val="bullet"/>
      <w:lvlText w:val=""/>
      <w:lvlJc w:val="left"/>
      <w:pPr>
        <w:tabs>
          <w:tab w:val="num" w:pos="360"/>
        </w:tabs>
        <w:ind w:left="360" w:hanging="360"/>
      </w:pPr>
      <w:rPr>
        <w:rFonts w:ascii="Symbol" w:hAnsi="Symbol" w:hint="default"/>
      </w:rPr>
    </w:lvl>
  </w:abstractNum>
  <w:abstractNum w:abstractNumId="11">
    <w:nsid w:val="0B5916C1"/>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2">
    <w:nsid w:val="408272C9"/>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3">
    <w:nsid w:val="42283CC6"/>
    <w:multiLevelType w:val="multilevel"/>
    <w:tmpl w:val="6052B374"/>
    <w:lvl w:ilvl="0">
      <w:start w:val="1"/>
      <w:numFmt w:val="decimal"/>
      <w:pStyle w:val="Heading1"/>
      <w:lvlText w:val="%1."/>
      <w:lvlJc w:val="left"/>
      <w:pPr>
        <w:ind w:left="757" w:hanging="360"/>
      </w:pPr>
      <w:rPr>
        <w:rFonts w:hint="default"/>
      </w:rPr>
    </w:lvl>
    <w:lvl w:ilvl="1">
      <w:start w:val="1"/>
      <w:numFmt w:val="decimal"/>
      <w:pStyle w:val="Heading2"/>
      <w:lvlText w:val="%1.%2."/>
      <w:lvlJc w:val="left"/>
      <w:pPr>
        <w:ind w:left="1189" w:hanging="432"/>
      </w:pPr>
      <w:rPr>
        <w:rFonts w:hint="default"/>
      </w:rPr>
    </w:lvl>
    <w:lvl w:ilvl="2">
      <w:start w:val="1"/>
      <w:numFmt w:val="decimal"/>
      <w:pStyle w:val="Heading3"/>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4">
    <w:nsid w:val="4B343E20"/>
    <w:multiLevelType w:val="multilevel"/>
    <w:tmpl w:val="D53CFE60"/>
    <w:lvl w:ilvl="0">
      <w:start w:val="1"/>
      <w:numFmt w:val="decimal"/>
      <w:lvlText w:val="%1."/>
      <w:lvlJc w:val="left"/>
      <w:pPr>
        <w:ind w:left="757" w:hanging="360"/>
      </w:pPr>
      <w:rPr>
        <w:rFonts w:hint="default"/>
      </w:rPr>
    </w:lvl>
    <w:lvl w:ilvl="1">
      <w:start w:val="1"/>
      <w:numFmt w:val="decimal"/>
      <w:lvlText w:val="%1.%2."/>
      <w:lvlJc w:val="left"/>
      <w:pPr>
        <w:ind w:left="1189" w:hanging="432"/>
      </w:pPr>
      <w:rPr>
        <w:rFonts w:hint="default"/>
      </w:rPr>
    </w:lvl>
    <w:lvl w:ilvl="2">
      <w:start w:val="1"/>
      <w:numFmt w:val="decimal"/>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3"/>
  </w:num>
  <w:num w:numId="13">
    <w:abstractNumId w:val="11"/>
  </w:num>
  <w:num w:numId="14">
    <w:abstractNumId w:val="1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B76"/>
    <w:rsid w:val="000140FC"/>
    <w:rsid w:val="000408DE"/>
    <w:rsid w:val="00067FED"/>
    <w:rsid w:val="000A72C0"/>
    <w:rsid w:val="000E5DBB"/>
    <w:rsid w:val="000E6601"/>
    <w:rsid w:val="001162B4"/>
    <w:rsid w:val="00125F06"/>
    <w:rsid w:val="00162328"/>
    <w:rsid w:val="00177A12"/>
    <w:rsid w:val="0018211F"/>
    <w:rsid w:val="001D52BA"/>
    <w:rsid w:val="001D62B0"/>
    <w:rsid w:val="001E4ACE"/>
    <w:rsid w:val="001F13B9"/>
    <w:rsid w:val="001F7B88"/>
    <w:rsid w:val="0021772D"/>
    <w:rsid w:val="00221F8A"/>
    <w:rsid w:val="0024126A"/>
    <w:rsid w:val="0028776D"/>
    <w:rsid w:val="002B676A"/>
    <w:rsid w:val="002E2031"/>
    <w:rsid w:val="00317397"/>
    <w:rsid w:val="003229D0"/>
    <w:rsid w:val="00340B95"/>
    <w:rsid w:val="003664E0"/>
    <w:rsid w:val="00380A51"/>
    <w:rsid w:val="003917D5"/>
    <w:rsid w:val="003A7C2D"/>
    <w:rsid w:val="003C128D"/>
    <w:rsid w:val="003C45B2"/>
    <w:rsid w:val="003E3B16"/>
    <w:rsid w:val="00405E1D"/>
    <w:rsid w:val="00410C80"/>
    <w:rsid w:val="00410E96"/>
    <w:rsid w:val="004478CF"/>
    <w:rsid w:val="00451ECD"/>
    <w:rsid w:val="00471764"/>
    <w:rsid w:val="004A3162"/>
    <w:rsid w:val="004A39BD"/>
    <w:rsid w:val="004A563E"/>
    <w:rsid w:val="004B62BB"/>
    <w:rsid w:val="004D6047"/>
    <w:rsid w:val="004E0B8E"/>
    <w:rsid w:val="004E423F"/>
    <w:rsid w:val="0052688F"/>
    <w:rsid w:val="005710F0"/>
    <w:rsid w:val="0058241E"/>
    <w:rsid w:val="00584368"/>
    <w:rsid w:val="005A6254"/>
    <w:rsid w:val="005A7833"/>
    <w:rsid w:val="005D2B76"/>
    <w:rsid w:val="005D64DF"/>
    <w:rsid w:val="00657AB7"/>
    <w:rsid w:val="006709AB"/>
    <w:rsid w:val="006C64F5"/>
    <w:rsid w:val="006D2F59"/>
    <w:rsid w:val="006E4F1C"/>
    <w:rsid w:val="006E5638"/>
    <w:rsid w:val="00730EDA"/>
    <w:rsid w:val="007A3E33"/>
    <w:rsid w:val="007A6DFF"/>
    <w:rsid w:val="007C1253"/>
    <w:rsid w:val="007C37C7"/>
    <w:rsid w:val="00803BE5"/>
    <w:rsid w:val="0081170C"/>
    <w:rsid w:val="0082652B"/>
    <w:rsid w:val="00831A16"/>
    <w:rsid w:val="0084131D"/>
    <w:rsid w:val="008441B8"/>
    <w:rsid w:val="0084598B"/>
    <w:rsid w:val="00851975"/>
    <w:rsid w:val="00893193"/>
    <w:rsid w:val="008A1FBC"/>
    <w:rsid w:val="008C629C"/>
    <w:rsid w:val="00943745"/>
    <w:rsid w:val="009461C2"/>
    <w:rsid w:val="00963207"/>
    <w:rsid w:val="009813A8"/>
    <w:rsid w:val="00986A92"/>
    <w:rsid w:val="009B0E17"/>
    <w:rsid w:val="009F268B"/>
    <w:rsid w:val="00A53DF8"/>
    <w:rsid w:val="00AC7765"/>
    <w:rsid w:val="00AE49C4"/>
    <w:rsid w:val="00B16DA6"/>
    <w:rsid w:val="00B3136A"/>
    <w:rsid w:val="00B62D14"/>
    <w:rsid w:val="00B86FC4"/>
    <w:rsid w:val="00B92833"/>
    <w:rsid w:val="00BC303D"/>
    <w:rsid w:val="00BC657D"/>
    <w:rsid w:val="00BD0DFF"/>
    <w:rsid w:val="00BD57E5"/>
    <w:rsid w:val="00C03177"/>
    <w:rsid w:val="00C34AD0"/>
    <w:rsid w:val="00C4593C"/>
    <w:rsid w:val="00C80AEB"/>
    <w:rsid w:val="00C9448E"/>
    <w:rsid w:val="00CA3BF1"/>
    <w:rsid w:val="00CA7E9B"/>
    <w:rsid w:val="00CF2E47"/>
    <w:rsid w:val="00CF4475"/>
    <w:rsid w:val="00D3311C"/>
    <w:rsid w:val="00D40BDD"/>
    <w:rsid w:val="00D6447C"/>
    <w:rsid w:val="00DA7431"/>
    <w:rsid w:val="00DA7D63"/>
    <w:rsid w:val="00DC1E89"/>
    <w:rsid w:val="00DC6BB0"/>
    <w:rsid w:val="00DD5285"/>
    <w:rsid w:val="00E0257D"/>
    <w:rsid w:val="00E26C5F"/>
    <w:rsid w:val="00E5502C"/>
    <w:rsid w:val="00E6003A"/>
    <w:rsid w:val="00EA2650"/>
    <w:rsid w:val="00EB4E97"/>
    <w:rsid w:val="00EB51D7"/>
    <w:rsid w:val="00EE1522"/>
    <w:rsid w:val="00EF4932"/>
    <w:rsid w:val="00EF7156"/>
    <w:rsid w:val="00F2187E"/>
    <w:rsid w:val="00F4025B"/>
    <w:rsid w:val="00F8399D"/>
    <w:rsid w:val="00FA2C65"/>
    <w:rsid w:val="00FB22BB"/>
    <w:rsid w:val="00FF2214"/>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FA894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13B9"/>
    <w:pPr>
      <w:ind w:firstLine="397"/>
      <w:jc w:val="both"/>
    </w:pPr>
    <w:rPr>
      <w:rFonts w:ascii="Times New Roman" w:hAnsi="Times New Roman"/>
      <w:color w:val="000000" w:themeColor="text1"/>
      <w:szCs w:val="24"/>
    </w:rPr>
  </w:style>
  <w:style w:type="paragraph" w:styleId="Heading1">
    <w:name w:val="heading 1"/>
    <w:basedOn w:val="Normal"/>
    <w:next w:val="Normalfirst"/>
    <w:link w:val="Heading1Char"/>
    <w:uiPriority w:val="9"/>
    <w:qFormat/>
    <w:rsid w:val="0021772D"/>
    <w:pPr>
      <w:keepNext/>
      <w:keepLines/>
      <w:numPr>
        <w:numId w:val="12"/>
      </w:numPr>
      <w:tabs>
        <w:tab w:val="left" w:pos="576"/>
      </w:tabs>
      <w:spacing w:before="240" w:after="120"/>
      <w:ind w:left="576" w:hanging="576"/>
      <w:jc w:val="left"/>
      <w:outlineLvl w:val="0"/>
    </w:pPr>
    <w:rPr>
      <w:rFonts w:ascii="Helvetica" w:eastAsiaTheme="majorEastAsia" w:hAnsi="Helvetica" w:cstheme="majorBidi"/>
      <w:b/>
      <w:bCs/>
      <w:sz w:val="28"/>
      <w:szCs w:val="32"/>
    </w:rPr>
  </w:style>
  <w:style w:type="paragraph" w:styleId="Heading2">
    <w:name w:val="heading 2"/>
    <w:basedOn w:val="Heading1"/>
    <w:next w:val="Normalfirst"/>
    <w:link w:val="Heading2Char"/>
    <w:uiPriority w:val="9"/>
    <w:unhideWhenUsed/>
    <w:qFormat/>
    <w:rsid w:val="009F268B"/>
    <w:pPr>
      <w:numPr>
        <w:ilvl w:val="1"/>
      </w:numPr>
      <w:tabs>
        <w:tab w:val="clear" w:pos="576"/>
        <w:tab w:val="left" w:pos="792"/>
      </w:tabs>
      <w:spacing w:before="200"/>
      <w:ind w:left="792" w:hanging="792"/>
      <w:outlineLvl w:val="1"/>
    </w:pPr>
    <w:rPr>
      <w:bCs w:val="0"/>
      <w:sz w:val="26"/>
      <w:szCs w:val="26"/>
    </w:rPr>
  </w:style>
  <w:style w:type="paragraph" w:styleId="Heading3">
    <w:name w:val="heading 3"/>
    <w:basedOn w:val="Heading2"/>
    <w:next w:val="Normalfirst"/>
    <w:link w:val="Heading3Char"/>
    <w:uiPriority w:val="9"/>
    <w:unhideWhenUsed/>
    <w:qFormat/>
    <w:rsid w:val="009F268B"/>
    <w:pPr>
      <w:numPr>
        <w:ilvl w:val="2"/>
      </w:numPr>
      <w:tabs>
        <w:tab w:val="clear" w:pos="792"/>
        <w:tab w:val="left" w:pos="864"/>
      </w:tabs>
      <w:ind w:left="864" w:hanging="864"/>
      <w:outlineLvl w:val="2"/>
    </w:pPr>
    <w:rPr>
      <w:bCs/>
      <w:sz w:val="22"/>
    </w:rPr>
  </w:style>
  <w:style w:type="paragraph" w:styleId="Heading4">
    <w:name w:val="heading 4"/>
    <w:basedOn w:val="Normal"/>
    <w:next w:val="Normalfirst"/>
    <w:link w:val="Heading4Char"/>
    <w:uiPriority w:val="9"/>
    <w:unhideWhenUsed/>
    <w:qFormat/>
    <w:rsid w:val="00803BE5"/>
    <w:pPr>
      <w:keepNext/>
      <w:keepLines/>
      <w:spacing w:before="200" w:after="120"/>
      <w:ind w:firstLine="0"/>
      <w:jc w:val="left"/>
      <w:outlineLvl w:val="3"/>
    </w:pPr>
    <w:rPr>
      <w:rFonts w:ascii="Helvetica" w:eastAsiaTheme="majorEastAsia" w:hAnsi="Helvetic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2B76"/>
    <w:pPr>
      <w:pBdr>
        <w:bottom w:val="single" w:sz="8" w:space="1" w:color="auto"/>
      </w:pBdr>
      <w:tabs>
        <w:tab w:val="center" w:pos="4320"/>
        <w:tab w:val="right" w:pos="8640"/>
      </w:tabs>
      <w:ind w:firstLine="0"/>
    </w:pPr>
  </w:style>
  <w:style w:type="character" w:customStyle="1" w:styleId="HeaderChar">
    <w:name w:val="Header Char"/>
    <w:basedOn w:val="DefaultParagraphFont"/>
    <w:link w:val="Header"/>
    <w:uiPriority w:val="99"/>
    <w:rsid w:val="005D2B76"/>
    <w:rPr>
      <w:rFonts w:ascii="CMU Serif Roman" w:hAnsi="CMU Serif Roman"/>
      <w:szCs w:val="24"/>
    </w:rPr>
  </w:style>
  <w:style w:type="paragraph" w:styleId="BalloonText">
    <w:name w:val="Balloon Text"/>
    <w:basedOn w:val="Normal"/>
    <w:link w:val="BalloonTextChar"/>
    <w:uiPriority w:val="99"/>
    <w:semiHidden/>
    <w:unhideWhenUsed/>
    <w:rsid w:val="005D2B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2B76"/>
    <w:rPr>
      <w:rFonts w:ascii="Lucida Grande" w:hAnsi="Lucida Grande" w:cs="Lucida Grande"/>
      <w:sz w:val="18"/>
      <w:szCs w:val="18"/>
    </w:rPr>
  </w:style>
  <w:style w:type="paragraph" w:styleId="Title">
    <w:name w:val="Title"/>
    <w:basedOn w:val="Normal"/>
    <w:next w:val="Normal"/>
    <w:link w:val="TitleChar"/>
    <w:uiPriority w:val="10"/>
    <w:qFormat/>
    <w:rsid w:val="009813A8"/>
    <w:pPr>
      <w:spacing w:after="240"/>
      <w:ind w:firstLine="0"/>
      <w:contextualSpacing/>
      <w:jc w:val="center"/>
    </w:pPr>
    <w:rPr>
      <w:rFonts w:ascii="Helvetica" w:eastAsiaTheme="majorEastAsia" w:hAnsi="Helvetica" w:cstheme="majorBidi"/>
      <w:spacing w:val="5"/>
      <w:kern w:val="28"/>
      <w:sz w:val="44"/>
      <w:szCs w:val="52"/>
    </w:rPr>
  </w:style>
  <w:style w:type="character" w:customStyle="1" w:styleId="TitleChar">
    <w:name w:val="Title Char"/>
    <w:basedOn w:val="DefaultParagraphFont"/>
    <w:link w:val="Title"/>
    <w:uiPriority w:val="10"/>
    <w:rsid w:val="009813A8"/>
    <w:rPr>
      <w:rFonts w:ascii="Helvetica" w:eastAsiaTheme="majorEastAsia" w:hAnsi="Helvetica" w:cstheme="majorBidi"/>
      <w:spacing w:val="5"/>
      <w:kern w:val="28"/>
      <w:sz w:val="44"/>
      <w:szCs w:val="52"/>
    </w:rPr>
  </w:style>
  <w:style w:type="paragraph" w:customStyle="1" w:styleId="Author">
    <w:name w:val="Author"/>
    <w:basedOn w:val="Title"/>
    <w:qFormat/>
    <w:rsid w:val="00EF7156"/>
    <w:pPr>
      <w:spacing w:after="120"/>
    </w:pPr>
    <w:rPr>
      <w:b/>
      <w:sz w:val="20"/>
    </w:rPr>
  </w:style>
  <w:style w:type="character" w:customStyle="1" w:styleId="Heading1Char">
    <w:name w:val="Heading 1 Char"/>
    <w:basedOn w:val="DefaultParagraphFont"/>
    <w:link w:val="Heading1"/>
    <w:uiPriority w:val="9"/>
    <w:rsid w:val="0021772D"/>
    <w:rPr>
      <w:rFonts w:ascii="Helvetica" w:eastAsiaTheme="majorEastAsia" w:hAnsi="Helvetica" w:cstheme="majorBidi"/>
      <w:b/>
      <w:bCs/>
      <w:sz w:val="28"/>
      <w:szCs w:val="32"/>
    </w:rPr>
  </w:style>
  <w:style w:type="paragraph" w:customStyle="1" w:styleId="Heading1unnumbered">
    <w:name w:val="Heading 1 (unnumbered)"/>
    <w:basedOn w:val="Heading1"/>
    <w:qFormat/>
    <w:rsid w:val="00405E1D"/>
    <w:pPr>
      <w:numPr>
        <w:numId w:val="0"/>
      </w:numPr>
    </w:pPr>
  </w:style>
  <w:style w:type="character" w:customStyle="1" w:styleId="Heading2Char">
    <w:name w:val="Heading 2 Char"/>
    <w:basedOn w:val="DefaultParagraphFont"/>
    <w:link w:val="Heading2"/>
    <w:uiPriority w:val="9"/>
    <w:rsid w:val="009F268B"/>
    <w:rPr>
      <w:rFonts w:ascii="Helvetica" w:eastAsiaTheme="majorEastAsia" w:hAnsi="Helvetica" w:cstheme="majorBidi"/>
      <w:b/>
      <w:sz w:val="26"/>
      <w:szCs w:val="26"/>
    </w:rPr>
  </w:style>
  <w:style w:type="character" w:customStyle="1" w:styleId="Heading3Char">
    <w:name w:val="Heading 3 Char"/>
    <w:basedOn w:val="DefaultParagraphFont"/>
    <w:link w:val="Heading3"/>
    <w:uiPriority w:val="9"/>
    <w:rsid w:val="009F268B"/>
    <w:rPr>
      <w:rFonts w:ascii="Helvetica" w:eastAsiaTheme="majorEastAsia" w:hAnsi="Helvetica" w:cstheme="majorBidi"/>
      <w:b/>
      <w:bCs/>
      <w:sz w:val="22"/>
      <w:szCs w:val="26"/>
    </w:rPr>
  </w:style>
  <w:style w:type="paragraph" w:styleId="Footer">
    <w:name w:val="footer"/>
    <w:basedOn w:val="Normal"/>
    <w:link w:val="FooterChar"/>
    <w:uiPriority w:val="99"/>
    <w:unhideWhenUsed/>
    <w:rsid w:val="001E4ACE"/>
    <w:pPr>
      <w:pBdr>
        <w:top w:val="single" w:sz="4" w:space="1" w:color="auto"/>
      </w:pBdr>
      <w:tabs>
        <w:tab w:val="center" w:pos="4320"/>
        <w:tab w:val="right" w:pos="8640"/>
      </w:tabs>
      <w:jc w:val="center"/>
    </w:pPr>
  </w:style>
  <w:style w:type="character" w:customStyle="1" w:styleId="FooterChar">
    <w:name w:val="Footer Char"/>
    <w:basedOn w:val="DefaultParagraphFont"/>
    <w:link w:val="Footer"/>
    <w:uiPriority w:val="99"/>
    <w:rsid w:val="001E4ACE"/>
    <w:rPr>
      <w:rFonts w:ascii="CMU Serif Roman" w:hAnsi="CMU Serif Roman"/>
      <w:szCs w:val="24"/>
    </w:rPr>
  </w:style>
  <w:style w:type="paragraph" w:customStyle="1" w:styleId="Normalfirst">
    <w:name w:val="Normal (first)"/>
    <w:basedOn w:val="Normal"/>
    <w:next w:val="Normal"/>
    <w:qFormat/>
    <w:rsid w:val="00405E1D"/>
    <w:pPr>
      <w:ind w:firstLine="0"/>
    </w:pPr>
  </w:style>
  <w:style w:type="paragraph" w:styleId="TOC1">
    <w:name w:val="toc 1"/>
    <w:basedOn w:val="Normal"/>
    <w:next w:val="Normal"/>
    <w:autoRedefine/>
    <w:uiPriority w:val="39"/>
    <w:unhideWhenUsed/>
    <w:rsid w:val="00C9448E"/>
    <w:pPr>
      <w:spacing w:after="100"/>
    </w:pPr>
  </w:style>
  <w:style w:type="paragraph" w:styleId="TOC2">
    <w:name w:val="toc 2"/>
    <w:basedOn w:val="Normal"/>
    <w:next w:val="Normal"/>
    <w:autoRedefine/>
    <w:uiPriority w:val="39"/>
    <w:unhideWhenUsed/>
    <w:rsid w:val="00C9448E"/>
    <w:pPr>
      <w:spacing w:after="100"/>
      <w:ind w:left="200"/>
    </w:pPr>
  </w:style>
  <w:style w:type="paragraph" w:styleId="TOC3">
    <w:name w:val="toc 3"/>
    <w:basedOn w:val="Normal"/>
    <w:next w:val="Normal"/>
    <w:autoRedefine/>
    <w:uiPriority w:val="39"/>
    <w:unhideWhenUsed/>
    <w:rsid w:val="00C9448E"/>
    <w:pPr>
      <w:spacing w:after="100"/>
      <w:ind w:left="400"/>
    </w:pPr>
  </w:style>
  <w:style w:type="paragraph" w:customStyle="1" w:styleId="Heading1first">
    <w:name w:val="Heading 1 (first)"/>
    <w:basedOn w:val="Heading1"/>
    <w:next w:val="Normalfirst"/>
    <w:qFormat/>
    <w:rsid w:val="00B92833"/>
    <w:pPr>
      <w:spacing w:before="0"/>
    </w:pPr>
  </w:style>
  <w:style w:type="character" w:styleId="PlaceholderText">
    <w:name w:val="Placeholder Text"/>
    <w:basedOn w:val="DefaultParagraphFont"/>
    <w:uiPriority w:val="99"/>
    <w:semiHidden/>
    <w:rsid w:val="00340B95"/>
    <w:rPr>
      <w:color w:val="808080"/>
    </w:rPr>
  </w:style>
  <w:style w:type="character" w:customStyle="1" w:styleId="Heading4Char">
    <w:name w:val="Heading 4 Char"/>
    <w:basedOn w:val="DefaultParagraphFont"/>
    <w:link w:val="Heading4"/>
    <w:uiPriority w:val="9"/>
    <w:rsid w:val="00803BE5"/>
    <w:rPr>
      <w:rFonts w:ascii="Helvetica" w:eastAsiaTheme="majorEastAsia" w:hAnsi="Helvetica" w:cstheme="majorBidi"/>
      <w:b/>
      <w:bCs/>
      <w:iCs/>
      <w:szCs w:val="24"/>
    </w:rPr>
  </w:style>
  <w:style w:type="paragraph" w:customStyle="1" w:styleId="Equation">
    <w:name w:val="Equation"/>
    <w:basedOn w:val="Normal"/>
    <w:next w:val="Normal"/>
    <w:qFormat/>
    <w:rsid w:val="00067FED"/>
    <w:pPr>
      <w:tabs>
        <w:tab w:val="right" w:pos="4838"/>
      </w:tabs>
      <w:jc w:val="center"/>
    </w:pPr>
  </w:style>
  <w:style w:type="paragraph" w:customStyle="1" w:styleId="References">
    <w:name w:val="References"/>
    <w:basedOn w:val="Normal"/>
    <w:qFormat/>
    <w:rsid w:val="003664E0"/>
    <w:pPr>
      <w:tabs>
        <w:tab w:val="left" w:pos="518"/>
      </w:tabs>
      <w:ind w:left="518" w:hanging="518"/>
    </w:pPr>
  </w:style>
  <w:style w:type="paragraph" w:styleId="Bibliography">
    <w:name w:val="Bibliography"/>
    <w:basedOn w:val="Normal"/>
    <w:next w:val="Normal"/>
    <w:uiPriority w:val="37"/>
    <w:unhideWhenUsed/>
    <w:rsid w:val="00DA7431"/>
    <w:pPr>
      <w:spacing w:after="240"/>
      <w:ind w:left="720" w:hanging="720"/>
    </w:pPr>
  </w:style>
  <w:style w:type="paragraph" w:customStyle="1" w:styleId="Affiliation">
    <w:name w:val="Affiliation"/>
    <w:basedOn w:val="Author"/>
    <w:qFormat/>
    <w:rsid w:val="00EF7156"/>
    <w:rPr>
      <w:b w:val="0"/>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728527">
      <w:bodyDiv w:val="1"/>
      <w:marLeft w:val="0"/>
      <w:marRight w:val="0"/>
      <w:marTop w:val="0"/>
      <w:marBottom w:val="0"/>
      <w:divBdr>
        <w:top w:val="none" w:sz="0" w:space="0" w:color="auto"/>
        <w:left w:val="none" w:sz="0" w:space="0" w:color="auto"/>
        <w:bottom w:val="none" w:sz="0" w:space="0" w:color="auto"/>
        <w:right w:val="none" w:sz="0" w:space="0" w:color="auto"/>
      </w:divBdr>
    </w:div>
    <w:div w:id="438066019">
      <w:bodyDiv w:val="1"/>
      <w:marLeft w:val="0"/>
      <w:marRight w:val="0"/>
      <w:marTop w:val="0"/>
      <w:marBottom w:val="0"/>
      <w:divBdr>
        <w:top w:val="none" w:sz="0" w:space="0" w:color="auto"/>
        <w:left w:val="none" w:sz="0" w:space="0" w:color="auto"/>
        <w:bottom w:val="none" w:sz="0" w:space="0" w:color="auto"/>
        <w:right w:val="none" w:sz="0" w:space="0" w:color="auto"/>
      </w:divBdr>
    </w:div>
    <w:div w:id="6068882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2</TotalTime>
  <Pages>2</Pages>
  <Words>3125</Words>
  <Characters>17819</Characters>
  <Application>Microsoft Macintosh Word</Application>
  <DocSecurity>0</DocSecurity>
  <Lines>148</Lines>
  <Paragraphs>41</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On the Ideal Ratio Mask as the Goal of Computational Auditory Scene Analysis</vt:lpstr>
      <vt:lpstr>Abstract</vt:lpstr>
      <vt:lpstr>Introduction</vt:lpstr>
      <vt:lpstr>Section</vt:lpstr>
      <vt:lpstr>    Subsection</vt:lpstr>
      <vt:lpstr>        Sub-subsection</vt:lpstr>
      <vt:lpstr>References</vt:lpstr>
    </vt:vector>
  </TitlesOfParts>
  <Manager/>
  <Company>University of Surrey</Company>
  <LinksUpToDate>false</LinksUpToDate>
  <CharactersWithSpaces>2090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Ideal Ratio Mask as the Goal of Computational Auditory Scene Analysis</dc:title>
  <dc:subject/>
  <dc:creator>Chris Hummersone, Toby Stokes, and Tim Brookes</dc:creator>
  <cp:keywords/>
  <dc:description/>
  <cp:lastModifiedBy>Weston DKT Mr (UG - Music and Media)</cp:lastModifiedBy>
  <cp:revision>5</cp:revision>
  <cp:lastPrinted>2015-10-19T10:38:00Z</cp:lastPrinted>
  <dcterms:created xsi:type="dcterms:W3CDTF">2016-11-01T11:59:00Z</dcterms:created>
  <dcterms:modified xsi:type="dcterms:W3CDTF">2016-11-03T20: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NZwAtpX"/&gt;&lt;style id="http://www.zotero.org/styles/university-of-surrey-iosr"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